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52683" w14:textId="73EE814C" w:rsidR="005D4BB0" w:rsidRPr="008D792C" w:rsidRDefault="00267962">
      <w:pPr>
        <w:rPr>
          <w:b/>
          <w:sz w:val="28"/>
        </w:rPr>
      </w:pPr>
      <w:r w:rsidRPr="008D792C">
        <w:rPr>
          <w:b/>
          <w:sz w:val="28"/>
        </w:rPr>
        <w:t xml:space="preserve">Summary of </w:t>
      </w:r>
      <w:r w:rsidR="00B40998" w:rsidRPr="008D792C">
        <w:rPr>
          <w:b/>
          <w:sz w:val="28"/>
        </w:rPr>
        <w:t>changes made in AG</w:t>
      </w:r>
      <w:r w:rsidR="00020492">
        <w:rPr>
          <w:b/>
          <w:sz w:val="28"/>
        </w:rPr>
        <w:t>ORA version 1.03, released 25</w:t>
      </w:r>
      <w:r w:rsidR="001F06B6">
        <w:rPr>
          <w:b/>
          <w:sz w:val="28"/>
        </w:rPr>
        <w:t>.</w:t>
      </w:r>
      <w:r w:rsidR="00020492">
        <w:rPr>
          <w:b/>
          <w:sz w:val="28"/>
        </w:rPr>
        <w:t>02</w:t>
      </w:r>
      <w:bookmarkStart w:id="0" w:name="_GoBack"/>
      <w:bookmarkEnd w:id="0"/>
      <w:r w:rsidR="003025C2">
        <w:rPr>
          <w:b/>
          <w:sz w:val="28"/>
        </w:rPr>
        <w:t>.2019</w:t>
      </w:r>
    </w:p>
    <w:p w14:paraId="13A35F03" w14:textId="7D04D4E8" w:rsidR="00925DBD" w:rsidRDefault="00D93BE5" w:rsidP="00473F6A">
      <w:pPr>
        <w:jc w:val="both"/>
      </w:pPr>
      <w:r>
        <w:t xml:space="preserve">Author: </w:t>
      </w:r>
      <w:proofErr w:type="spellStart"/>
      <w:r>
        <w:t>Almut</w:t>
      </w:r>
      <w:proofErr w:type="spellEnd"/>
      <w:r>
        <w:t xml:space="preserve"> </w:t>
      </w:r>
      <w:proofErr w:type="spellStart"/>
      <w:r>
        <w:t>Heinken</w:t>
      </w:r>
      <w:proofErr w:type="spellEnd"/>
    </w:p>
    <w:p w14:paraId="07B91194" w14:textId="77777777" w:rsidR="00D93BE5" w:rsidRDefault="00D93BE5" w:rsidP="00473F6A">
      <w:pPr>
        <w:jc w:val="both"/>
        <w:rPr>
          <w:b/>
        </w:rPr>
      </w:pPr>
    </w:p>
    <w:p w14:paraId="7D80AD62" w14:textId="77777777" w:rsidR="008D792C" w:rsidRPr="00925DBD" w:rsidRDefault="008D792C" w:rsidP="00473F6A">
      <w:pPr>
        <w:jc w:val="both"/>
        <w:rPr>
          <w:b/>
        </w:rPr>
      </w:pPr>
      <w:r w:rsidRPr="00925DBD">
        <w:rPr>
          <w:b/>
        </w:rPr>
        <w:t>Additions in the updated version</w:t>
      </w:r>
    </w:p>
    <w:p w14:paraId="4C888AC0" w14:textId="77777777" w:rsidR="00B40998" w:rsidRDefault="00B2623E" w:rsidP="00473F6A">
      <w:pPr>
        <w:jc w:val="both"/>
      </w:pPr>
      <w:r>
        <w:t xml:space="preserve">In the present update, </w:t>
      </w:r>
      <w:r w:rsidR="00960C1E">
        <w:t>the</w:t>
      </w:r>
      <w:r>
        <w:t xml:space="preserve"> 818 AGORA </w:t>
      </w:r>
      <w:r w:rsidR="00960C1E">
        <w:t>were expanded by several pathways and further curated against newly available experimental data.</w:t>
      </w:r>
      <w:r w:rsidR="00C44F15">
        <w:t xml:space="preserve"> Moreover, an </w:t>
      </w:r>
      <w:r w:rsidR="009819FD">
        <w:t>extensive</w:t>
      </w:r>
      <w:r w:rsidR="00C44F15">
        <w:t xml:space="preserve"> correction of predictions that </w:t>
      </w:r>
      <w:r w:rsidR="004B77F6">
        <w:t>disagree with experimental data</w:t>
      </w:r>
      <w:r w:rsidR="00C44F15">
        <w:t xml:space="preserve"> as well as quality control/quality assurance of reconstruction properties was performed with the help of a test suite (publication in preparation).</w:t>
      </w:r>
    </w:p>
    <w:p w14:paraId="0CE44B8B" w14:textId="4CE8A67D" w:rsidR="00AA43A0" w:rsidRDefault="009819FD" w:rsidP="00AA43A0">
      <w:pPr>
        <w:jc w:val="both"/>
        <w:rPr>
          <w:rFonts w:eastAsiaTheme="minorEastAsia"/>
        </w:rPr>
      </w:pPr>
      <w:r>
        <w:t>Experimental data from several recent publications</w:t>
      </w:r>
      <w:r w:rsidR="00E62E34">
        <w:t xml:space="preserve"> (Table 1)</w:t>
      </w:r>
      <w:r>
        <w:t xml:space="preserve"> was retrieved and served as the input for </w:t>
      </w:r>
      <w:r w:rsidR="001F06B6">
        <w:t xml:space="preserve">the data-driven curation and </w:t>
      </w:r>
      <w:r>
        <w:t>expansion of pathways in AGORA. First</w:t>
      </w:r>
      <w:r w:rsidR="00F82B69">
        <w:t>,</w:t>
      </w:r>
      <w:r w:rsidR="002A12B3">
        <w:t xml:space="preserve"> </w:t>
      </w:r>
      <w:r w:rsidR="002A7DBC">
        <w:t xml:space="preserve">54 </w:t>
      </w:r>
      <w:r w:rsidR="00CA0A07">
        <w:t xml:space="preserve">AGORA </w:t>
      </w:r>
      <w:r w:rsidR="002A7DBC">
        <w:t xml:space="preserve">reconstructions were refined based on defined growth media reported by </w:t>
      </w:r>
      <w:proofErr w:type="spellStart"/>
      <w:r w:rsidR="002A7DBC">
        <w:t>Tramo</w:t>
      </w:r>
      <w:r w:rsidR="00C67EFA">
        <w:t>n</w:t>
      </w:r>
      <w:r w:rsidR="002A7DBC">
        <w:t>tano</w:t>
      </w:r>
      <w:proofErr w:type="spellEnd"/>
      <w:r w:rsidR="002A7DBC">
        <w:t xml:space="preserve"> et al </w:t>
      </w:r>
      <w:r w:rsidR="00C67EFA">
        <w:fldChar w:fldCharType="begin">
          <w:fldData xml:space="preserve">PEVuZE5vdGU+PENpdGU+PEF1dGhvcj5UcmFtb250YW5vPC9BdXRob3I+PFllYXI+MjAxODwvWWVh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</w:fldData>
        </w:fldChar>
      </w:r>
      <w:r w:rsidR="00C67EFA">
        <w:instrText xml:space="preserve"> ADDIN EN.CITE </w:instrText>
      </w:r>
      <w:r w:rsidR="00C67EFA">
        <w:fldChar w:fldCharType="begin">
          <w:fldData xml:space="preserve">PEVuZE5vdGU+PENpdGU+PEF1dGhvcj5UcmFtb250YW5vPC9BdXRob3I+PFllYXI+MjAxODwvWWVh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</w:fldData>
        </w:fldChar>
      </w:r>
      <w:r w:rsidR="00C67EFA">
        <w:instrText xml:space="preserve"> ADDIN EN.CITE.DATA </w:instrText>
      </w:r>
      <w:r w:rsidR="00C67EFA">
        <w:fldChar w:fldCharType="end"/>
      </w:r>
      <w:r w:rsidR="00C67EFA">
        <w:fldChar w:fldCharType="separate"/>
      </w:r>
      <w:r w:rsidR="00C67EFA">
        <w:rPr>
          <w:noProof/>
        </w:rPr>
        <w:t>[1]</w:t>
      </w:r>
      <w:r w:rsidR="00C67EFA">
        <w:fldChar w:fldCharType="end"/>
      </w:r>
      <w:r w:rsidR="009B32F5">
        <w:t xml:space="preserve"> for the corresponding 54 organisms</w:t>
      </w:r>
      <w:r w:rsidR="00782DB2">
        <w:t xml:space="preserve"> (Supplementary Table 1)</w:t>
      </w:r>
      <w:r w:rsidR="002A7DBC">
        <w:t>.</w:t>
      </w:r>
      <w:r w:rsidR="00266DE6">
        <w:t xml:space="preserve"> Moreover, an improved pipeline was used to resolve false positive predictions of required nutrients in all reconstructions with available experimental data (see below). </w:t>
      </w:r>
      <w:r w:rsidR="008252F0">
        <w:t xml:space="preserve"> Growth on the media was enabled by combining the gap-filling </w:t>
      </w:r>
      <w:r w:rsidR="009B32F5">
        <w:t>reactions proposed</w:t>
      </w:r>
      <w:r w:rsidR="008252F0">
        <w:t xml:space="preserve"> by </w:t>
      </w:r>
      <w:proofErr w:type="spellStart"/>
      <w:r w:rsidR="008252F0">
        <w:t>Tramontano</w:t>
      </w:r>
      <w:proofErr w:type="spellEnd"/>
      <w:r w:rsidR="008252F0">
        <w:t xml:space="preserve"> et al. with gap-filling performed by the AGORA pipeline.</w:t>
      </w:r>
      <w:r w:rsidR="002A7DBC">
        <w:t xml:space="preserve"> </w:t>
      </w:r>
      <w:r w:rsidR="00E62E34">
        <w:t>Second</w:t>
      </w:r>
      <w:r w:rsidR="009C7DA8">
        <w:t xml:space="preserve">, a comparative genomic analysis of </w:t>
      </w:r>
      <w:r w:rsidR="00A67FB3">
        <w:t>a recently described pathway for</w:t>
      </w:r>
      <w:r w:rsidR="009C7DA8">
        <w:t xml:space="preserve"> </w:t>
      </w:r>
      <w:r w:rsidR="00A67FB3">
        <w:t xml:space="preserve">aromatic amino acid degradation </w:t>
      </w:r>
      <w:r w:rsidR="00773220">
        <w:fldChar w:fldCharType="begin">
          <w:fldData xml:space="preserve">PEVuZE5vdGU+PENpdGU+PEF1dGhvcj5Eb2RkPC9BdXRob3I+PFllYXI+MjAxNzwvWWVhcj48UmVj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</w:fldData>
        </w:fldChar>
      </w:r>
      <w:r w:rsidR="00773220">
        <w:instrText xml:space="preserve"> ADDIN EN.CITE </w:instrText>
      </w:r>
      <w:r w:rsidR="00773220">
        <w:fldChar w:fldCharType="begin">
          <w:fldData xml:space="preserve">PEVuZE5vdGU+PENpdGU+PEF1dGhvcj5Eb2RkPC9BdXRob3I+PFllYXI+MjAxNzwvWWVhcj48UmVj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</w:fldData>
        </w:fldChar>
      </w:r>
      <w:r w:rsidR="00773220">
        <w:instrText xml:space="preserve"> ADDIN EN.CITE.DATA </w:instrText>
      </w:r>
      <w:r w:rsidR="00773220">
        <w:fldChar w:fldCharType="end"/>
      </w:r>
      <w:r w:rsidR="00773220">
        <w:fldChar w:fldCharType="separate"/>
      </w:r>
      <w:r w:rsidR="00773220">
        <w:rPr>
          <w:noProof/>
        </w:rPr>
        <w:t>[2]</w:t>
      </w:r>
      <w:r w:rsidR="00773220">
        <w:fldChar w:fldCharType="end"/>
      </w:r>
      <w:r w:rsidR="00A67FB3">
        <w:t xml:space="preserve"> was performed and the corresponding reactions were added to AGORA. </w:t>
      </w:r>
      <w:r w:rsidR="009A36C4">
        <w:t>Third</w:t>
      </w:r>
      <w:r w:rsidR="00320A6B">
        <w:t>,</w:t>
      </w:r>
      <w:r w:rsidR="009A36C4">
        <w:t xml:space="preserve"> </w:t>
      </w:r>
      <w:r w:rsidR="000F3C5A">
        <w:t xml:space="preserve">comparative genomic data was retrieved from a </w:t>
      </w:r>
      <w:r w:rsidR="00B937AF">
        <w:t>recent study</w:t>
      </w:r>
      <w:r w:rsidR="002B3282">
        <w:t xml:space="preserve"> on putrefaction pathways in gut microbes </w:t>
      </w:r>
      <w:r w:rsidR="00773220">
        <w:fldChar w:fldCharType="begin"/>
      </w:r>
      <w:r w:rsidR="00773220">
        <w:instrText xml:space="preserve"> ADDIN EN.CITE &lt;EndNote&gt;&lt;Cite&gt;&lt;Author&gt;Kaur&lt;/Author&gt;&lt;Year&gt;2017&lt;/Year&gt;&lt;RecNum&gt;1095&lt;/RecNum&gt;&lt;DisplayText&gt;[3]&lt;/DisplayText&gt;&lt;record&gt;&lt;rec-number&gt;1095&lt;/rec-number&gt;&lt;foreign-keys&gt;&lt;key app="EN" db-id="vx9p9r9rozd5zqe9dd8xwe9q9d9exw5e0tpp" timestamp="1538413271"&gt;1095&lt;/key&gt;&lt;/foreign-keys&gt;&lt;ref-type name="Journal Article"&gt;17&lt;/ref-type&gt;&lt;contributors&gt;&lt;authors&gt;&lt;author&gt;Kaur, H.&lt;/author&gt;&lt;author&gt;Das, C.&lt;/author&gt;&lt;author&gt;Mande, S. S.&lt;/author&gt;&lt;/authors&gt;&lt;/contributors&gt;&lt;auth-address&gt;Bio-Sciences R&amp;amp;D Division, TCS Research, Tata Consultancy Services Ltd., Pune, India.&lt;/auth-address&gt;&lt;titles&gt;&lt;title&gt;In Silico Analysis of Putrefaction Pathways in Bacteria and Its Implication in Colorectal Cancer&lt;/title&gt;&lt;secondary-title&gt;Front Microbiol&lt;/secondary-title&gt;&lt;/titles&gt;&lt;periodical&gt;&lt;full-title&gt;Front Microbiol&lt;/full-title&gt;&lt;abbr-1&gt;Frontiers in microbiology&lt;/abbr-1&gt;&lt;/periodical&gt;&lt;pages&gt;2166&lt;/pages&gt;&lt;volume&gt;8&lt;/volume&gt;&lt;keywords&gt;&lt;keyword&gt;bacterial pathogenicity&lt;/keyword&gt;&lt;keyword&gt;colorectal cancer&lt;/keyword&gt;&lt;keyword&gt;genome mining&lt;/keyword&gt;&lt;keyword&gt;gut microbiome&lt;/keyword&gt;&lt;keyword&gt;protein fermentation&lt;/keyword&gt;&lt;/keywords&gt;&lt;dates&gt;&lt;year&gt;2017&lt;/year&gt;&lt;/dates&gt;&lt;isbn&gt;1664-302X (Print)&amp;#xD;1664-302X (Linking)&lt;/isbn&gt;&lt;accession-num&gt;29163445&lt;/accession-num&gt;&lt;urls&gt;&lt;related-urls&gt;&lt;url&gt;https://www.ncbi.nlm.nih.gov/pubmed/29163445&lt;/url&gt;&lt;/related-urls&gt;&lt;/urls&gt;&lt;custom2&gt;PMC5682003&lt;/custom2&gt;&lt;electronic-resource-num&gt;10.3389/fmicb.2017.02166&lt;/electronic-resource-num&gt;&lt;/record&gt;&lt;/Cite&gt;&lt;/EndNote&gt;</w:instrText>
      </w:r>
      <w:r w:rsidR="00773220">
        <w:fldChar w:fldCharType="separate"/>
      </w:r>
      <w:r w:rsidR="00773220">
        <w:rPr>
          <w:noProof/>
        </w:rPr>
        <w:t>[3]</w:t>
      </w:r>
      <w:r w:rsidR="00773220">
        <w:fldChar w:fldCharType="end"/>
      </w:r>
      <w:r w:rsidR="002B3282">
        <w:t xml:space="preserve"> and the corresponding reactions were reconstructed. </w:t>
      </w:r>
      <w:r w:rsidR="00A157B5">
        <w:t xml:space="preserve"> </w:t>
      </w:r>
      <w:r w:rsidR="008A4BF0">
        <w:t>Fo</w:t>
      </w:r>
      <w:r w:rsidR="00CA7266">
        <w:t>u</w:t>
      </w:r>
      <w:r w:rsidR="008A4BF0">
        <w:t xml:space="preserve">rth, </w:t>
      </w:r>
      <w:r w:rsidR="00D85042">
        <w:t xml:space="preserve">the </w:t>
      </w:r>
      <w:r w:rsidR="00D85042" w:rsidRPr="007407FC">
        <w:rPr>
          <w:rFonts w:eastAsia="Times New Roman" w:cs="Arial"/>
          <w:color w:val="000000" w:themeColor="text1"/>
          <w:kern w:val="24"/>
          <w:szCs w:val="24"/>
        </w:rPr>
        <w:t>12α-</w:t>
      </w:r>
      <w:proofErr w:type="spellStart"/>
      <w:r w:rsidR="00D85042">
        <w:rPr>
          <w:rFonts w:eastAsia="Times New Roman" w:cs="Arial"/>
          <w:color w:val="000000" w:themeColor="text1"/>
          <w:kern w:val="24"/>
          <w:szCs w:val="24"/>
        </w:rPr>
        <w:t>hyd</w:t>
      </w:r>
      <w:r w:rsidR="00D85042">
        <w:rPr>
          <w:rFonts w:eastAsiaTheme="minorEastAsia"/>
        </w:rPr>
        <w:t>roxysteroid</w:t>
      </w:r>
      <w:proofErr w:type="spellEnd"/>
      <w:r w:rsidR="00D85042">
        <w:rPr>
          <w:rFonts w:eastAsiaTheme="minorEastAsia"/>
        </w:rPr>
        <w:t xml:space="preserve"> dehydrogenase reaction</w:t>
      </w:r>
      <w:r w:rsidR="00941013">
        <w:rPr>
          <w:rFonts w:eastAsiaTheme="minorEastAsia"/>
        </w:rPr>
        <w:t>, and the trans-4-hydroxy-L-proline dehydratase reaction</w:t>
      </w:r>
      <w:r w:rsidR="00D85042">
        <w:rPr>
          <w:rFonts w:eastAsiaTheme="minorEastAsia"/>
        </w:rPr>
        <w:t xml:space="preserve"> w</w:t>
      </w:r>
      <w:r w:rsidR="00941013">
        <w:rPr>
          <w:rFonts w:eastAsiaTheme="minorEastAsia"/>
        </w:rPr>
        <w:t xml:space="preserve">ere </w:t>
      </w:r>
      <w:r w:rsidR="00D85042">
        <w:rPr>
          <w:rFonts w:eastAsiaTheme="minorEastAsia"/>
        </w:rPr>
        <w:t xml:space="preserve">added based on a comparative genomic analysis of the </w:t>
      </w:r>
      <w:r w:rsidR="00941013">
        <w:rPr>
          <w:rFonts w:eastAsiaTheme="minorEastAsia"/>
        </w:rPr>
        <w:t>respective, recentl</w:t>
      </w:r>
      <w:r w:rsidR="00D85042">
        <w:rPr>
          <w:rFonts w:eastAsiaTheme="minorEastAsia"/>
        </w:rPr>
        <w:t>y described gene</w:t>
      </w:r>
      <w:r w:rsidR="00941013">
        <w:rPr>
          <w:rFonts w:eastAsiaTheme="minorEastAsia"/>
        </w:rPr>
        <w:t>s</w:t>
      </w:r>
      <w:r w:rsidR="00773220">
        <w:rPr>
          <w:rFonts w:eastAsiaTheme="minorEastAsia"/>
        </w:rPr>
        <w:t xml:space="preserve"> </w:t>
      </w:r>
      <w:r w:rsidR="00773220">
        <w:rPr>
          <w:rFonts w:eastAsiaTheme="minorEastAsia"/>
        </w:rPr>
        <w:fldChar w:fldCharType="begin">
          <w:fldData xml:space="preserve">PEVuZE5vdGU+PENpdGU+PEF1dGhvcj5Eb2RlbjwvQXV0aG9yPjxZZWFyPjIwMTg8L1llYXI+PFJl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</w:fldData>
        </w:fldChar>
      </w:r>
      <w:r w:rsidR="00773220">
        <w:rPr>
          <w:rFonts w:eastAsiaTheme="minorEastAsia"/>
        </w:rPr>
        <w:instrText xml:space="preserve"> ADDIN EN.CITE </w:instrText>
      </w:r>
      <w:r w:rsidR="00773220">
        <w:rPr>
          <w:rFonts w:eastAsiaTheme="minorEastAsia"/>
        </w:rPr>
        <w:fldChar w:fldCharType="begin">
          <w:fldData xml:space="preserve">PEVuZE5vdGU+PENpdGU+PEF1dGhvcj5Eb2RlbjwvQXV0aG9yPjxZZWFyPjIwMTg8L1llYXI+PFJl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</w:fldData>
        </w:fldChar>
      </w:r>
      <w:r w:rsidR="00773220">
        <w:rPr>
          <w:rFonts w:eastAsiaTheme="minorEastAsia"/>
        </w:rPr>
        <w:instrText xml:space="preserve"> ADDIN EN.CITE.DATA </w:instrText>
      </w:r>
      <w:r w:rsidR="00773220">
        <w:rPr>
          <w:rFonts w:eastAsiaTheme="minorEastAsia"/>
        </w:rPr>
      </w:r>
      <w:r w:rsidR="00773220">
        <w:rPr>
          <w:rFonts w:eastAsiaTheme="minorEastAsia"/>
        </w:rPr>
        <w:fldChar w:fldCharType="end"/>
      </w:r>
      <w:r w:rsidR="00773220">
        <w:rPr>
          <w:rFonts w:eastAsiaTheme="minorEastAsia"/>
        </w:rPr>
      </w:r>
      <w:r w:rsidR="00773220">
        <w:rPr>
          <w:rFonts w:eastAsiaTheme="minorEastAsia"/>
        </w:rPr>
        <w:fldChar w:fldCharType="separate"/>
      </w:r>
      <w:r w:rsidR="00773220">
        <w:rPr>
          <w:rFonts w:eastAsiaTheme="minorEastAsia"/>
          <w:noProof/>
        </w:rPr>
        <w:t>[4, 5]</w:t>
      </w:r>
      <w:r w:rsidR="00773220">
        <w:rPr>
          <w:rFonts w:eastAsiaTheme="minorEastAsia"/>
        </w:rPr>
        <w:fldChar w:fldCharType="end"/>
      </w:r>
      <w:r w:rsidR="00D85042">
        <w:rPr>
          <w:rFonts w:eastAsiaTheme="minorEastAsia"/>
        </w:rPr>
        <w:t xml:space="preserve">. </w:t>
      </w:r>
      <w:r w:rsidR="00941013">
        <w:rPr>
          <w:rFonts w:eastAsiaTheme="minorEastAsia"/>
        </w:rPr>
        <w:t>Fifth</w:t>
      </w:r>
      <w:r w:rsidR="00C148CB">
        <w:rPr>
          <w:rFonts w:eastAsiaTheme="minorEastAsia"/>
        </w:rPr>
        <w:t>, novel carbon sources were added based on recent ex</w:t>
      </w:r>
      <w:r w:rsidR="00773220">
        <w:rPr>
          <w:rFonts w:eastAsiaTheme="minorEastAsia"/>
        </w:rPr>
        <w:t xml:space="preserve">perimental evidence </w:t>
      </w:r>
      <w:r w:rsidR="00773220">
        <w:rPr>
          <w:rFonts w:eastAsiaTheme="minorEastAsia"/>
        </w:rPr>
        <w:fldChar w:fldCharType="begin">
          <w:fldData xml:space="preserve">PEVuZE5vdGU+PENpdGU+PEF1dGhvcj5EZXNhaTwvQXV0aG9yPjxZZWFyPjIwMTY8L1llYXI+PFJl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=
</w:fldData>
        </w:fldChar>
      </w:r>
      <w:r w:rsidR="00773220">
        <w:rPr>
          <w:rFonts w:eastAsiaTheme="minorEastAsia"/>
        </w:rPr>
        <w:instrText xml:space="preserve"> ADDIN EN.CITE </w:instrText>
      </w:r>
      <w:r w:rsidR="00773220">
        <w:rPr>
          <w:rFonts w:eastAsiaTheme="minorEastAsia"/>
        </w:rPr>
        <w:fldChar w:fldCharType="begin">
          <w:fldData xml:space="preserve">PEVuZE5vdGU+PENpdGU+PEF1dGhvcj5EZXNhaTwvQXV0aG9yPjxZZWFyPjIwMTY8L1llYXI+PFJl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=
</w:fldData>
        </w:fldChar>
      </w:r>
      <w:r w:rsidR="00773220">
        <w:rPr>
          <w:rFonts w:eastAsiaTheme="minorEastAsia"/>
        </w:rPr>
        <w:instrText xml:space="preserve"> ADDIN EN.CITE.DATA </w:instrText>
      </w:r>
      <w:r w:rsidR="00773220">
        <w:rPr>
          <w:rFonts w:eastAsiaTheme="minorEastAsia"/>
        </w:rPr>
      </w:r>
      <w:r w:rsidR="00773220">
        <w:rPr>
          <w:rFonts w:eastAsiaTheme="minorEastAsia"/>
        </w:rPr>
        <w:fldChar w:fldCharType="end"/>
      </w:r>
      <w:r w:rsidR="00773220">
        <w:rPr>
          <w:rFonts w:eastAsiaTheme="minorEastAsia"/>
        </w:rPr>
      </w:r>
      <w:r w:rsidR="00773220">
        <w:rPr>
          <w:rFonts w:eastAsiaTheme="minorEastAsia"/>
        </w:rPr>
        <w:fldChar w:fldCharType="separate"/>
      </w:r>
      <w:r w:rsidR="00773220">
        <w:rPr>
          <w:rFonts w:eastAsiaTheme="minorEastAsia"/>
          <w:noProof/>
        </w:rPr>
        <w:t>[6]</w:t>
      </w:r>
      <w:r w:rsidR="00773220">
        <w:rPr>
          <w:rFonts w:eastAsiaTheme="minorEastAsia"/>
        </w:rPr>
        <w:fldChar w:fldCharType="end"/>
      </w:r>
      <w:r w:rsidR="00C148CB">
        <w:rPr>
          <w:rFonts w:eastAsiaTheme="minorEastAsia"/>
        </w:rPr>
        <w:t xml:space="preserve">. </w:t>
      </w:r>
      <w:r w:rsidR="00A2229E">
        <w:rPr>
          <w:rFonts w:eastAsiaTheme="minorEastAsia"/>
        </w:rPr>
        <w:t xml:space="preserve">Sixth, </w:t>
      </w:r>
      <w:r w:rsidR="007A0E06" w:rsidRPr="007A0E06">
        <w:rPr>
          <w:rFonts w:eastAsiaTheme="minorEastAsia"/>
        </w:rPr>
        <w:t xml:space="preserve">5-aminovalerate fermentation to </w:t>
      </w:r>
      <w:proofErr w:type="spellStart"/>
      <w:r w:rsidR="007A0E06" w:rsidRPr="007A0E06">
        <w:rPr>
          <w:rFonts w:eastAsiaTheme="minorEastAsia"/>
        </w:rPr>
        <w:t>valerate</w:t>
      </w:r>
      <w:proofErr w:type="spellEnd"/>
      <w:r w:rsidR="007A0E06" w:rsidRPr="007A0E06">
        <w:rPr>
          <w:rFonts w:eastAsiaTheme="minorEastAsia"/>
        </w:rPr>
        <w:t xml:space="preserve"> </w:t>
      </w:r>
      <w:r w:rsidR="00A2229E">
        <w:rPr>
          <w:rFonts w:eastAsiaTheme="minorEastAsia"/>
        </w:rPr>
        <w:t>was reconstructed for</w:t>
      </w:r>
      <w:r w:rsidR="00C15FB9">
        <w:rPr>
          <w:rFonts w:eastAsiaTheme="minorEastAsia"/>
        </w:rPr>
        <w:t xml:space="preserve"> </w:t>
      </w:r>
      <w:r w:rsidR="00C15FB9" w:rsidRPr="00C15FB9">
        <w:rPr>
          <w:rFonts w:eastAsiaTheme="minorEastAsia"/>
          <w:i/>
        </w:rPr>
        <w:t xml:space="preserve">Clostridium </w:t>
      </w:r>
      <w:proofErr w:type="spellStart"/>
      <w:r w:rsidR="00C15FB9" w:rsidRPr="00C15FB9">
        <w:rPr>
          <w:rFonts w:eastAsiaTheme="minorEastAsia"/>
          <w:i/>
        </w:rPr>
        <w:t>viride</w:t>
      </w:r>
      <w:proofErr w:type="spellEnd"/>
      <w:r w:rsidR="00C15FB9" w:rsidRPr="00C15FB9">
        <w:rPr>
          <w:rFonts w:eastAsiaTheme="minorEastAsia"/>
        </w:rPr>
        <w:t xml:space="preserve"> DSM 6836</w:t>
      </w:r>
      <w:r w:rsidR="001B2D36">
        <w:rPr>
          <w:rFonts w:eastAsiaTheme="minorEastAsia"/>
        </w:rPr>
        <w:t xml:space="preserve"> </w:t>
      </w:r>
      <w:r w:rsidR="001B2D36">
        <w:rPr>
          <w:rFonts w:eastAsiaTheme="minorEastAsia"/>
        </w:rPr>
        <w:fldChar w:fldCharType="begin"/>
      </w:r>
      <w:r w:rsidR="001B2D36">
        <w:rPr>
          <w:rFonts w:eastAsiaTheme="minorEastAsia"/>
        </w:rPr>
        <w:instrText xml:space="preserve"> ADDIN EN.CITE &lt;EndNote&gt;&lt;Cite&gt;&lt;Author&gt;Buckel&lt;/Author&gt;&lt;Year&gt;2001&lt;/Year&gt;&lt;RecNum&gt;762&lt;/RecNum&gt;&lt;DisplayText&gt;[7]&lt;/DisplayText&gt;&lt;record&gt;&lt;rec-number&gt;762&lt;/rec-number&gt;&lt;foreign-keys&gt;&lt;key app="EN" db-id="vx9p9r9rozd5zqe9dd8xwe9q9d9exw5e0tpp" timestamp="1424279397"&gt;762&lt;/key&gt;&lt;/foreign-keys&gt;&lt;ref-type name="Journal Article"&gt;17&lt;/ref-type&gt;&lt;contributors&gt;&lt;authors&gt;&lt;author&gt;Buckel, W.&lt;/author&gt;&lt;/authors&gt;&lt;/contributors&gt;&lt;auth-address&gt;Laboratorium fur Mikrobiologie, Fachbereich Biologie, Philipps-Universitat, Marburg, Germany. Buckel@mailer.uni-marburg.de&lt;/auth-address&gt;&lt;titles&gt;&lt;title&gt;Unusual enzymes involved in five pathways of glutamate fermentation&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63-73&lt;/pages&gt;&lt;volume&gt;57&lt;/volume&gt;&lt;number&gt;3&lt;/number&gt;&lt;keywords&gt;&lt;keyword&gt;Carboxy-Lyases/metabolism&lt;/keyword&gt;&lt;keyword&gt;Clostridium/enzymology/*metabolism&lt;/keyword&gt;&lt;keyword&gt;Fermentation&lt;/keyword&gt;&lt;keyword&gt;Fusobacterium/enzymology/*metabolism&lt;/keyword&gt;&lt;keyword&gt;Glutamic Acid/*metabolism&lt;/keyword&gt;&lt;keyword&gt;Hydro-Lyases/metabolism&lt;/keyword&gt;&lt;keyword&gt;Intramolecular Transferases/metabolism&lt;/keyword&gt;&lt;keyword&gt;Oxidoreductases/metabolism&lt;/keyword&gt;&lt;keyword&gt;Vitamin B 12/metabolism&lt;/keyword&gt;&lt;/keywords&gt;&lt;dates&gt;&lt;year&gt;2001&lt;/year&gt;&lt;pub-dates&gt;&lt;date&gt;Oct&lt;/date&gt;&lt;/pub-dates&gt;&lt;/dates&gt;&lt;isbn&gt;0175-7598 (Print)&amp;#xD;0175-7598 (Linking)&lt;/isbn&gt;&lt;accession-num&gt;11759672&lt;/accession-num&gt;&lt;urls&gt;&lt;related-urls&gt;&lt;url&gt;http://www.ncbi.nlm.nih.gov/pubmed/11759672&lt;/url&gt;&lt;/related-urls&gt;&lt;/urls&gt;&lt;/record&gt;&lt;/Cite&gt;&lt;/EndNote&gt;</w:instrText>
      </w:r>
      <w:r w:rsidR="001B2D36">
        <w:rPr>
          <w:rFonts w:eastAsiaTheme="minorEastAsia"/>
        </w:rPr>
        <w:fldChar w:fldCharType="separate"/>
      </w:r>
      <w:r w:rsidR="001B2D36">
        <w:rPr>
          <w:rFonts w:eastAsiaTheme="minorEastAsia"/>
          <w:noProof/>
        </w:rPr>
        <w:t>[7]</w:t>
      </w:r>
      <w:r w:rsidR="001B2D36">
        <w:rPr>
          <w:rFonts w:eastAsiaTheme="minorEastAsia"/>
        </w:rPr>
        <w:fldChar w:fldCharType="end"/>
      </w:r>
      <w:r w:rsidR="00A2229E">
        <w:rPr>
          <w:rFonts w:eastAsiaTheme="minorEastAsia"/>
        </w:rPr>
        <w:t>. Seventh</w:t>
      </w:r>
      <w:r w:rsidR="00580166">
        <w:rPr>
          <w:rFonts w:eastAsiaTheme="minorEastAsia"/>
        </w:rPr>
        <w:t>, experimen</w:t>
      </w:r>
      <w:r w:rsidR="00DE5EF1">
        <w:rPr>
          <w:rFonts w:eastAsiaTheme="minorEastAsia"/>
        </w:rPr>
        <w:t>tal data on B-vitamin secretion</w:t>
      </w:r>
      <w:r w:rsidR="00580166">
        <w:rPr>
          <w:rFonts w:eastAsiaTheme="minorEastAsia"/>
        </w:rPr>
        <w:t xml:space="preserve"> as well as secretion of vitamin K</w:t>
      </w:r>
      <w:r w:rsidR="00AD3330">
        <w:rPr>
          <w:rFonts w:eastAsiaTheme="minorEastAsia"/>
        </w:rPr>
        <w:t xml:space="preserve"> and GABA</w:t>
      </w:r>
      <w:r w:rsidR="00DE5EF1">
        <w:rPr>
          <w:rFonts w:eastAsiaTheme="minorEastAsia"/>
        </w:rPr>
        <w:t xml:space="preserve"> wa</w:t>
      </w:r>
      <w:r w:rsidR="00176147">
        <w:rPr>
          <w:rFonts w:eastAsiaTheme="minorEastAsia"/>
        </w:rPr>
        <w:t xml:space="preserve">s gathered </w:t>
      </w:r>
      <w:r w:rsidR="00773220" w:rsidRPr="007407FC">
        <w:rPr>
          <w:rFonts w:eastAsia="Times New Roman" w:cs="Arial"/>
          <w:color w:val="000000" w:themeColor="text1"/>
          <w:kern w:val="24"/>
          <w:szCs w:val="24"/>
        </w:rPr>
        <w:fldChar w:fldCharType="begin">
          <w:fldData xml:space="preserve">PEVuZE5vdGU+PENpdGU+PEF1dGhvcj5CdXJnZXNzPC9BdXRob3I+PFllYXI+MjAwNjwvWWVhcj48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GRhdGVzPjx5ZWFyPjIwMTg8L3llYXI+PHB1Yi1k
YXRlcz48ZGF0ZT5EZWMgMTA8L2RhdGU+PC9wdWItZGF0ZXM+PC9kYXRlcz48aXNibj4yMDU4LTUy
NzYgKEVsZWN0cm9uaWMpJiN4RDsyMDU4LTUyNzYgKExpbmtpbmcpPC9pc2JuPjxhY2Nlc3Npb24t
bnVtPjMwNTMxOTc1PC9hY2Nlc3Npb24tbnVtPjx1cmxzPjxyZWxhdGVkLXVybHM+PHVybD5odHRw
czovL3d3dy5uY2JpLm5sbS5uaWguZ292L3B1Ym1lZC8zMDUzMTk3NTwvdXJsPjwvcmVsYXRlZC11
cmxzPjwvdXJscz48ZWxlY3Ryb25pYy1yZXNvdXJjZS1udW0+MTAuMTAzOC9zNDE1NjQtMDE4LTAz
MDctMzwvZWxlY3Ryb25pYy1yZXNvdXJjZS1udW0+PC9yZWNvcmQ+PC9DaXRlPjwvRW5kTm90ZT5=
</w:fldData>
        </w:fldChar>
      </w:r>
      <w:r w:rsidR="001B2D36">
        <w:rPr>
          <w:rFonts w:eastAsia="Times New Roman" w:cs="Arial"/>
          <w:color w:val="000000" w:themeColor="text1"/>
          <w:kern w:val="24"/>
          <w:szCs w:val="24"/>
        </w:rPr>
        <w:instrText xml:space="preserve"> ADDIN EN.CITE </w:instrText>
      </w:r>
      <w:r w:rsidR="001B2D36">
        <w:rPr>
          <w:rFonts w:eastAsia="Times New Roman" w:cs="Arial"/>
          <w:color w:val="000000" w:themeColor="text1"/>
          <w:kern w:val="24"/>
          <w:szCs w:val="24"/>
        </w:rPr>
        <w:fldChar w:fldCharType="begin">
          <w:fldData xml:space="preserve">PEVuZE5vdGU+PENpdGU+PEF1dGhvcj5CdXJnZXNzPC9BdXRob3I+PFllYXI+MjAwNjwvWWVhcj48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GRhdGVzPjx5ZWFyPjIwMTg8L3llYXI+PHB1Yi1k
YXRlcz48ZGF0ZT5EZWMgMTA8L2RhdGU+PC9wdWItZGF0ZXM+PC9kYXRlcz48aXNibj4yMDU4LTUy
NzYgKEVsZWN0cm9uaWMpJiN4RDsyMDU4LTUyNzYgKExpbmtpbmcpPC9pc2JuPjxhY2Nlc3Npb24t
bnVtPjMwNTMxOTc1PC9hY2Nlc3Npb24tbnVtPjx1cmxzPjxyZWxhdGVkLXVybHM+PHVybD5odHRw
czovL3d3dy5uY2JpLm5sbS5uaWguZ292L3B1Ym1lZC8zMDUzMTk3NTwvdXJsPjwvcmVsYXRlZC11
cmxzPjwvdXJscz48ZWxlY3Ryb25pYy1yZXNvdXJjZS1udW0+MTAuMTAzOC9zNDE1NjQtMDE4LTAz
MDctMzwvZWxlY3Ryb25pYy1yZXNvdXJjZS1udW0+PC9yZWNvcmQ+PC9DaXRlPjwvRW5kTm90ZT5=
</w:fldData>
        </w:fldChar>
      </w:r>
      <w:r w:rsidR="001B2D36">
        <w:rPr>
          <w:rFonts w:eastAsia="Times New Roman" w:cs="Arial"/>
          <w:color w:val="000000" w:themeColor="text1"/>
          <w:kern w:val="24"/>
          <w:szCs w:val="24"/>
        </w:rPr>
        <w:instrText xml:space="preserve"> ADDIN EN.CITE.DATA </w:instrText>
      </w:r>
      <w:r w:rsidR="001B2D36">
        <w:rPr>
          <w:rFonts w:eastAsia="Times New Roman" w:cs="Arial"/>
          <w:color w:val="000000" w:themeColor="text1"/>
          <w:kern w:val="24"/>
          <w:szCs w:val="24"/>
        </w:rPr>
      </w:r>
      <w:r w:rsidR="001B2D36">
        <w:rPr>
          <w:rFonts w:eastAsia="Times New Roman" w:cs="Arial"/>
          <w:color w:val="000000" w:themeColor="text1"/>
          <w:kern w:val="24"/>
          <w:szCs w:val="24"/>
        </w:rPr>
        <w:fldChar w:fldCharType="end"/>
      </w:r>
      <w:r w:rsidR="00773220" w:rsidRPr="007407FC">
        <w:rPr>
          <w:rFonts w:eastAsia="Times New Roman" w:cs="Arial"/>
          <w:color w:val="000000" w:themeColor="text1"/>
          <w:kern w:val="24"/>
          <w:szCs w:val="24"/>
        </w:rPr>
      </w:r>
      <w:r w:rsidR="00773220" w:rsidRPr="007407FC">
        <w:rPr>
          <w:rFonts w:eastAsia="Times New Roman" w:cs="Arial"/>
          <w:color w:val="000000" w:themeColor="text1"/>
          <w:kern w:val="24"/>
          <w:szCs w:val="24"/>
        </w:rPr>
        <w:fldChar w:fldCharType="separate"/>
      </w:r>
      <w:r w:rsidR="001B2D36">
        <w:rPr>
          <w:rFonts w:eastAsia="Times New Roman" w:cs="Arial"/>
          <w:noProof/>
          <w:color w:val="000000" w:themeColor="text1"/>
          <w:kern w:val="24"/>
          <w:szCs w:val="24"/>
        </w:rPr>
        <w:t>[8-23]</w:t>
      </w:r>
      <w:r w:rsidR="00773220" w:rsidRPr="007407FC">
        <w:rPr>
          <w:rFonts w:eastAsia="Times New Roman" w:cs="Arial"/>
          <w:color w:val="000000" w:themeColor="text1"/>
          <w:kern w:val="24"/>
          <w:szCs w:val="24"/>
        </w:rPr>
        <w:fldChar w:fldCharType="end"/>
      </w:r>
      <w:r w:rsidR="00773220">
        <w:rPr>
          <w:rFonts w:eastAsiaTheme="minorEastAsia"/>
        </w:rPr>
        <w:t xml:space="preserve"> </w:t>
      </w:r>
      <w:r w:rsidR="00176147">
        <w:rPr>
          <w:rFonts w:eastAsiaTheme="minorEastAsia"/>
        </w:rPr>
        <w:t xml:space="preserve">and secretion </w:t>
      </w:r>
      <w:r w:rsidR="006A6986">
        <w:rPr>
          <w:rFonts w:eastAsiaTheme="minorEastAsia"/>
        </w:rPr>
        <w:t xml:space="preserve">of these compounds </w:t>
      </w:r>
      <w:r w:rsidR="00DE5EF1">
        <w:rPr>
          <w:rFonts w:eastAsiaTheme="minorEastAsia"/>
        </w:rPr>
        <w:t xml:space="preserve">was enabled in the corresponding reconstructions. </w:t>
      </w:r>
      <w:r w:rsidR="00176147">
        <w:rPr>
          <w:rFonts w:eastAsiaTheme="minorEastAsia"/>
        </w:rPr>
        <w:t xml:space="preserve"> Finally, we recently performed</w:t>
      </w:r>
      <w:r w:rsidR="00527E38">
        <w:rPr>
          <w:rFonts w:eastAsiaTheme="minorEastAsia"/>
        </w:rPr>
        <w:t xml:space="preserve"> a comparative genomic analysis </w:t>
      </w:r>
      <w:r w:rsidR="00CD75B5">
        <w:rPr>
          <w:rFonts w:eastAsiaTheme="minorEastAsia"/>
        </w:rPr>
        <w:t>of mucin degradation pathways in the gut microbiome</w:t>
      </w:r>
      <w:r w:rsidR="00773220">
        <w:rPr>
          <w:rFonts w:eastAsiaTheme="minorEastAsia"/>
        </w:rPr>
        <w:t xml:space="preserve"> </w:t>
      </w:r>
      <w:r w:rsidR="00773220">
        <w:rPr>
          <w:rFonts w:eastAsiaTheme="minorEastAsia"/>
        </w:rPr>
        <w:fldChar w:fldCharType="begin"/>
      </w:r>
      <w:r w:rsidR="001B2D36">
        <w:rPr>
          <w:rFonts w:eastAsiaTheme="minorEastAsia"/>
        </w:rPr>
        <w:instrText xml:space="preserve"> ADDIN EN.CITE &lt;EndNote&gt;&lt;Cite&gt;&lt;Author&gt;Ravcheev&lt;/Author&gt;&lt;Year&gt;2017&lt;/Year&gt;&lt;RecNum&gt;1036&lt;/RecNum&gt;&lt;DisplayText&gt;[24]&lt;/DisplayText&gt;&lt;record&gt;&lt;rec-number&gt;1036&lt;/rec-number&gt;&lt;foreign-keys&gt;&lt;key app="EN" db-id="vx9p9r9rozd5zqe9dd8xwe9q9d9exw5e0tpp" timestamp="1535984815"&gt;1036&lt;/key&gt;&lt;/foreign-keys&gt;&lt;ref-type name="Journal Article"&gt;17&lt;/ref-type&gt;&lt;contributors&gt;&lt;authors&gt;&lt;author&gt;Ravcheev, D. A.&lt;/author&gt;&lt;author&gt;Thiele, I.&lt;/author&gt;&lt;/authors&gt;&lt;/contributors&gt;&lt;auth-address&gt;Luxembourg Centre for Systems Biomedicine, University of LuxembourgEsch-sur-Alzette, Luxembourg.&lt;/auth-address&gt;&lt;titles&gt;&lt;title&gt;Comparative Genomic Analysis of the Human Gut Microbiome Reveals a Broad Distribution of Metabolic Pathways for the Degradation of Host-Synthetized Mucin Glycans and Utilization of Mucin-Derived Monosaccharides&lt;/title&gt;&lt;secondary-title&gt;Front Genet&lt;/secondary-title&gt;&lt;/titles&gt;&lt;periodical&gt;&lt;full-title&gt;Front Genet&lt;/full-title&gt;&lt;abbr-1&gt;Frontiers in genetics&lt;/abbr-1&gt;&lt;/periodical&gt;&lt;pages&gt;111&lt;/pages&gt;&lt;volume&gt;8&lt;/volume&gt;&lt;keywords&gt;&lt;keyword&gt;carbohydrate utilization&lt;/keyword&gt;&lt;keyword&gt;comparative genomics&lt;/keyword&gt;&lt;keyword&gt;human gut microbiome&lt;/keyword&gt;&lt;keyword&gt;metabolism reconstruction&lt;/keyword&gt;&lt;keyword&gt;mucin glycans&lt;/keyword&gt;&lt;/keywords&gt;&lt;dates&gt;&lt;year&gt;2017&lt;/year&gt;&lt;/dates&gt;&lt;isbn&gt;1664-8021 (Print)&amp;#xD;1664-8021 (Linking)&lt;/isbn&gt;&lt;accession-num&gt;28912798&lt;/accession-num&gt;&lt;urls&gt;&lt;related-urls&gt;&lt;url&gt;https://www.ncbi.nlm.nih.gov/pubmed/28912798&lt;/url&gt;&lt;/related-urls&gt;&lt;/urls&gt;&lt;custom2&gt;PMC5583593&lt;/custom2&gt;&lt;electronic-resource-num&gt;10.3389/fgene.2017.00111&lt;/electronic-resource-num&gt;&lt;/record&gt;&lt;/Cite&gt;&lt;/EndNote&gt;</w:instrText>
      </w:r>
      <w:r w:rsidR="00773220">
        <w:rPr>
          <w:rFonts w:eastAsiaTheme="minorEastAsia"/>
        </w:rPr>
        <w:fldChar w:fldCharType="separate"/>
      </w:r>
      <w:r w:rsidR="001B2D36">
        <w:rPr>
          <w:rFonts w:eastAsiaTheme="minorEastAsia"/>
          <w:noProof/>
        </w:rPr>
        <w:t>[24]</w:t>
      </w:r>
      <w:r w:rsidR="00773220">
        <w:rPr>
          <w:rFonts w:eastAsiaTheme="minorEastAsia"/>
        </w:rPr>
        <w:fldChar w:fldCharType="end"/>
      </w:r>
      <w:r w:rsidR="00D23123">
        <w:rPr>
          <w:rFonts w:eastAsiaTheme="minorEastAsia"/>
        </w:rPr>
        <w:t xml:space="preserve">. </w:t>
      </w:r>
      <w:r w:rsidR="00983D9A">
        <w:rPr>
          <w:rFonts w:eastAsiaTheme="minorEastAsia"/>
        </w:rPr>
        <w:t xml:space="preserve">The corresponding pathways </w:t>
      </w:r>
      <w:r w:rsidR="001D2289">
        <w:rPr>
          <w:rFonts w:eastAsiaTheme="minorEastAsia"/>
        </w:rPr>
        <w:t xml:space="preserve">were reconstructed with great </w:t>
      </w:r>
      <w:r w:rsidR="005834E8">
        <w:rPr>
          <w:rFonts w:eastAsiaTheme="minorEastAsia"/>
        </w:rPr>
        <w:t xml:space="preserve">biochemical </w:t>
      </w:r>
      <w:r w:rsidR="005F3F33">
        <w:rPr>
          <w:rFonts w:eastAsiaTheme="minorEastAsia"/>
        </w:rPr>
        <w:t>detail.</w:t>
      </w:r>
    </w:p>
    <w:p w14:paraId="539011DC" w14:textId="590A0FEB" w:rsidR="00AA43A0" w:rsidRDefault="00AA43A0" w:rsidP="00473F6A">
      <w:pPr>
        <w:jc w:val="both"/>
      </w:pPr>
      <w:r>
        <w:rPr>
          <w:rFonts w:eastAsiaTheme="minorEastAsia"/>
        </w:rPr>
        <w:t>For all added pathways (Table 1), i</w:t>
      </w:r>
      <w:r>
        <w:t>t was also ensured that the added reactions could carry flux in every reconstruction.</w:t>
      </w:r>
    </w:p>
    <w:p w14:paraId="721192E5" w14:textId="77777777" w:rsidR="00AA43A0" w:rsidRPr="00AA43A0" w:rsidRDefault="00AA43A0" w:rsidP="00473F6A">
      <w:pPr>
        <w:jc w:val="both"/>
      </w:pPr>
    </w:p>
    <w:p w14:paraId="04E3ADA6" w14:textId="77777777" w:rsidR="00925DBD" w:rsidRDefault="00925DBD" w:rsidP="00925DBD">
      <w:r w:rsidRPr="005B4CB0">
        <w:rPr>
          <w:b/>
        </w:rPr>
        <w:t>Table 1</w:t>
      </w:r>
      <w:r>
        <w:t>: Pathways that were added in the new version, and supporting references.</w:t>
      </w:r>
    </w:p>
    <w:tbl>
      <w:tblPr>
        <w:tblW w:w="5000" w:type="pct"/>
        <w:tblCellMar>
          <w:left w:w="0" w:type="dxa"/>
          <w:right w:w="0" w:type="dxa"/>
        </w:tblCellMar>
        <w:tblLook w:val="0420" w:firstRow="1" w:lastRow="0" w:firstColumn="0" w:lastColumn="0" w:noHBand="0" w:noVBand="1"/>
      </w:tblPr>
      <w:tblGrid>
        <w:gridCol w:w="4952"/>
        <w:gridCol w:w="3118"/>
        <w:gridCol w:w="1270"/>
      </w:tblGrid>
      <w:tr w:rsidR="00925DBD" w:rsidRPr="00C95146" w14:paraId="17D78B4A" w14:textId="77777777" w:rsidTr="00D94730">
        <w:trPr>
          <w:trHeight w:val="624"/>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8966CA" w14:textId="77777777" w:rsidR="00925DBD" w:rsidRPr="00D94730" w:rsidRDefault="00925DBD" w:rsidP="005D4BB0">
            <w:pPr>
              <w:spacing w:after="0" w:line="240" w:lineRule="auto"/>
              <w:rPr>
                <w:rFonts w:ascii="Arial" w:eastAsia="Times New Roman" w:hAnsi="Arial" w:cs="Arial"/>
                <w:szCs w:val="24"/>
              </w:rPr>
            </w:pPr>
            <w:r w:rsidRPr="00D94730">
              <w:rPr>
                <w:rFonts w:ascii="Calibri" w:eastAsia="Times New Roman" w:hAnsi="Calibri" w:cs="Arial"/>
                <w:b/>
                <w:bCs/>
                <w:color w:val="000000" w:themeColor="text1"/>
                <w:kern w:val="24"/>
                <w:szCs w:val="24"/>
              </w:rPr>
              <w:t>Pathway added</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3910AD" w14:textId="77777777" w:rsidR="00925DBD" w:rsidRPr="00D94730" w:rsidRDefault="00925DBD" w:rsidP="005D4BB0">
            <w:pPr>
              <w:spacing w:after="0" w:line="240" w:lineRule="auto"/>
              <w:rPr>
                <w:rFonts w:ascii="Arial" w:eastAsia="Times New Roman" w:hAnsi="Arial" w:cs="Arial"/>
                <w:szCs w:val="24"/>
              </w:rPr>
            </w:pPr>
            <w:r w:rsidRPr="00D94730">
              <w:rPr>
                <w:rFonts w:ascii="Calibri" w:eastAsia="Times New Roman" w:hAnsi="Calibri" w:cs="Arial"/>
                <w:b/>
                <w:bCs/>
                <w:color w:val="000000" w:themeColor="text1"/>
                <w:kern w:val="24"/>
                <w:szCs w:val="24"/>
              </w:rPr>
              <w:t>Number of analyzed AGORA organisms carrying pathway</w:t>
            </w:r>
          </w:p>
        </w:tc>
        <w:tc>
          <w:tcPr>
            <w:tcW w:w="680" w:type="pct"/>
            <w:tcBorders>
              <w:top w:val="single" w:sz="8" w:space="0" w:color="000000"/>
              <w:left w:val="single" w:sz="8" w:space="0" w:color="000000"/>
              <w:bottom w:val="single" w:sz="8" w:space="0" w:color="000000"/>
              <w:right w:val="single" w:sz="8" w:space="0" w:color="000000"/>
            </w:tcBorders>
          </w:tcPr>
          <w:p w14:paraId="274186A7" w14:textId="77777777" w:rsidR="00925DBD" w:rsidRPr="00D94730" w:rsidRDefault="00925DBD" w:rsidP="005D4BB0">
            <w:pPr>
              <w:spacing w:after="0" w:line="240" w:lineRule="auto"/>
              <w:rPr>
                <w:rFonts w:ascii="Calibri" w:eastAsia="Times New Roman" w:hAnsi="Calibri" w:cs="Arial"/>
                <w:b/>
                <w:bCs/>
                <w:color w:val="000000" w:themeColor="text1"/>
                <w:kern w:val="24"/>
                <w:szCs w:val="24"/>
              </w:rPr>
            </w:pPr>
            <w:r w:rsidRPr="00D94730">
              <w:rPr>
                <w:rFonts w:ascii="Calibri" w:eastAsia="Times New Roman" w:hAnsi="Calibri" w:cs="Arial"/>
                <w:b/>
                <w:bCs/>
                <w:color w:val="000000" w:themeColor="text1"/>
                <w:kern w:val="24"/>
                <w:szCs w:val="24"/>
              </w:rPr>
              <w:t>Reference</w:t>
            </w:r>
          </w:p>
        </w:tc>
      </w:tr>
      <w:tr w:rsidR="00925DBD" w:rsidRPr="00C95146" w14:paraId="75E1C7F6" w14:textId="77777777" w:rsidTr="00D94730">
        <w:trPr>
          <w:trHeight w:val="247"/>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074876"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kern w:val="24"/>
                <w:szCs w:val="24"/>
              </w:rPr>
              <w:t>Putrefaction pathways</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73A1A6"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159</w:t>
            </w:r>
          </w:p>
        </w:tc>
        <w:tc>
          <w:tcPr>
            <w:tcW w:w="680" w:type="pct"/>
            <w:tcBorders>
              <w:top w:val="single" w:sz="8" w:space="0" w:color="000000"/>
              <w:left w:val="single" w:sz="8" w:space="0" w:color="000000"/>
              <w:bottom w:val="single" w:sz="8" w:space="0" w:color="000000"/>
              <w:right w:val="single" w:sz="8" w:space="0" w:color="000000"/>
            </w:tcBorders>
          </w:tcPr>
          <w:p w14:paraId="340D1B6C" w14:textId="34FE2404" w:rsidR="00925DBD" w:rsidRPr="007407FC" w:rsidRDefault="00925DBD" w:rsidP="0077322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r>
            <w:r w:rsidR="00773220">
              <w:rPr>
                <w:rFonts w:eastAsia="Times New Roman" w:cs="Arial"/>
                <w:color w:val="000000" w:themeColor="text1"/>
                <w:kern w:val="24"/>
                <w:szCs w:val="24"/>
              </w:rPr>
              <w:instrText xml:space="preserve"> ADDIN EN.CITE &lt;EndNote&gt;&lt;Cite&gt;&lt;Author&gt;Kaur&lt;/Author&gt;&lt;Year&gt;2017&lt;/Year&gt;&lt;RecNum&gt;1095&lt;/RecNum&gt;&lt;DisplayText&gt;[3]&lt;/DisplayText&gt;&lt;record&gt;&lt;rec-number&gt;1095&lt;/rec-number&gt;&lt;foreign-keys&gt;&lt;key app="EN" db-id="vx9p9r9rozd5zqe9dd8xwe9q9d9exw5e0tpp" timestamp="1538413271"&gt;1095&lt;/key&gt;&lt;/foreign-keys&gt;&lt;ref-type name="Journal Article"&gt;17&lt;/ref-type&gt;&lt;contributors&gt;&lt;authors&gt;&lt;author&gt;Kaur, H.&lt;/author&gt;&lt;author&gt;Das, C.&lt;/author&gt;&lt;author&gt;Mande, S. S.&lt;/author&gt;&lt;/authors&gt;&lt;/contributors&gt;&lt;auth-address&gt;Bio-Sciences R&amp;amp;D Division, TCS Research, Tata Consultancy Services Ltd., Pune, India.&lt;/auth-address&gt;&lt;titles&gt;&lt;title&gt;In Silico Analysis of Putrefaction Pathways in Bacteria and Its Implication in Colorectal Cancer&lt;/title&gt;&lt;secondary-title&gt;Front Microbiol&lt;/secondary-title&gt;&lt;/titles&gt;&lt;periodical&gt;&lt;full-title&gt;Front Microbiol&lt;/full-title&gt;&lt;abbr-1&gt;Frontiers in microbiology&lt;/abbr-1&gt;&lt;/periodical&gt;&lt;pages&gt;2166&lt;/pages&gt;&lt;volume&gt;8&lt;/volume&gt;&lt;keywords&gt;&lt;keyword&gt;bacterial pathogenicity&lt;/keyword&gt;&lt;keyword&gt;colorectal cancer&lt;/keyword&gt;&lt;keyword&gt;genome mining&lt;/keyword&gt;&lt;keyword&gt;gut microbiome&lt;/keyword&gt;&lt;keyword&gt;protein fermentation&lt;/keyword&gt;&lt;/keywords&gt;&lt;dates&gt;&lt;year&gt;2017&lt;/year&gt;&lt;/dates&gt;&lt;isbn&gt;1664-302X (Print)&amp;#xD;1664-302X (Linking)&lt;/isbn&gt;&lt;accession-num&gt;29163445&lt;/accession-num&gt;&lt;urls&gt;&lt;related-urls&gt;&lt;url&gt;https://www.ncbi.nlm.nih.gov/pubmed/29163445&lt;/url&gt;&lt;/related-urls&gt;&lt;/urls&gt;&lt;custom2&gt;PMC5682003&lt;/custom2&gt;&lt;electronic-resource-num&gt;10.3389/fmicb.2017.02166&lt;/electronic-resource-num&gt;&lt;/record&gt;&lt;/Cite&gt;&lt;/EndNote&gt;</w:instrText>
            </w:r>
            <w:r w:rsidRPr="007407FC">
              <w:rPr>
                <w:rFonts w:eastAsia="Times New Roman" w:cs="Arial"/>
                <w:color w:val="000000" w:themeColor="text1"/>
                <w:kern w:val="24"/>
                <w:szCs w:val="24"/>
              </w:rPr>
              <w:fldChar w:fldCharType="separate"/>
            </w:r>
            <w:r w:rsidR="00773220">
              <w:rPr>
                <w:rFonts w:eastAsia="Times New Roman" w:cs="Arial"/>
                <w:noProof/>
                <w:color w:val="000000" w:themeColor="text1"/>
                <w:kern w:val="24"/>
                <w:szCs w:val="24"/>
              </w:rPr>
              <w:t>[3]</w:t>
            </w:r>
            <w:r w:rsidRPr="007407FC">
              <w:rPr>
                <w:rFonts w:eastAsia="Times New Roman" w:cs="Arial"/>
                <w:color w:val="000000" w:themeColor="text1"/>
                <w:kern w:val="24"/>
                <w:szCs w:val="24"/>
              </w:rPr>
              <w:fldChar w:fldCharType="end"/>
            </w:r>
          </w:p>
        </w:tc>
      </w:tr>
      <w:tr w:rsidR="00925DBD" w:rsidRPr="00C95146" w14:paraId="6CB9C4A2" w14:textId="77777777" w:rsidTr="00D94730">
        <w:trPr>
          <w:trHeight w:val="253"/>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C11E60"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kern w:val="24"/>
                <w:szCs w:val="24"/>
              </w:rPr>
              <w:t>Aromatic amino acid degradation</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B74C60"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14</w:t>
            </w:r>
          </w:p>
        </w:tc>
        <w:tc>
          <w:tcPr>
            <w:tcW w:w="680" w:type="pct"/>
            <w:tcBorders>
              <w:top w:val="single" w:sz="8" w:space="0" w:color="000000"/>
              <w:left w:val="single" w:sz="8" w:space="0" w:color="000000"/>
              <w:bottom w:val="single" w:sz="8" w:space="0" w:color="000000"/>
              <w:right w:val="single" w:sz="8" w:space="0" w:color="000000"/>
            </w:tcBorders>
          </w:tcPr>
          <w:p w14:paraId="4AF9D052" w14:textId="3B616DCB" w:rsidR="00925DBD" w:rsidRPr="007407FC" w:rsidRDefault="00925DBD" w:rsidP="0077322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fldData xml:space="preserve">PEVuZE5vdGU+PENpdGU+PEF1dGhvcj5Eb2RkPC9BdXRob3I+PFllYXI+MjAxNzwvWWVhcj48UmVj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</w:fldData>
              </w:fldChar>
            </w:r>
            <w:r w:rsidR="00773220">
              <w:rPr>
                <w:rFonts w:eastAsia="Times New Roman" w:cs="Arial"/>
                <w:color w:val="000000" w:themeColor="text1"/>
                <w:kern w:val="24"/>
                <w:szCs w:val="24"/>
              </w:rPr>
              <w:instrText xml:space="preserve"> ADDIN EN.CITE </w:instrText>
            </w:r>
            <w:r w:rsidR="00773220">
              <w:rPr>
                <w:rFonts w:eastAsia="Times New Roman" w:cs="Arial"/>
                <w:color w:val="000000" w:themeColor="text1"/>
                <w:kern w:val="24"/>
                <w:szCs w:val="24"/>
              </w:rPr>
              <w:fldChar w:fldCharType="begin">
                <w:fldData xml:space="preserve">PEVuZE5vdGU+PENpdGU+PEF1dGhvcj5Eb2RkPC9BdXRob3I+PFllYXI+MjAxNzwvWWVhcj48UmVj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</w:fldData>
              </w:fldChar>
            </w:r>
            <w:r w:rsidR="00773220">
              <w:rPr>
                <w:rFonts w:eastAsia="Times New Roman" w:cs="Arial"/>
                <w:color w:val="000000" w:themeColor="text1"/>
                <w:kern w:val="24"/>
                <w:szCs w:val="24"/>
              </w:rPr>
              <w:instrText xml:space="preserve"> ADDIN EN.CITE.DATA </w:instrText>
            </w:r>
            <w:r w:rsidR="00773220">
              <w:rPr>
                <w:rFonts w:eastAsia="Times New Roman" w:cs="Arial"/>
                <w:color w:val="000000" w:themeColor="text1"/>
                <w:kern w:val="24"/>
                <w:szCs w:val="24"/>
              </w:rPr>
            </w:r>
            <w:r w:rsidR="00773220">
              <w:rPr>
                <w:rFonts w:eastAsia="Times New Roman" w:cs="Arial"/>
                <w:color w:val="000000" w:themeColor="text1"/>
                <w:kern w:val="24"/>
                <w:szCs w:val="24"/>
              </w:rPr>
              <w:fldChar w:fldCharType="end"/>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separate"/>
            </w:r>
            <w:r w:rsidR="00773220">
              <w:rPr>
                <w:rFonts w:eastAsia="Times New Roman" w:cs="Arial"/>
                <w:noProof/>
                <w:color w:val="000000" w:themeColor="text1"/>
                <w:kern w:val="24"/>
                <w:szCs w:val="24"/>
              </w:rPr>
              <w:t>[2]</w:t>
            </w:r>
            <w:r w:rsidRPr="007407FC">
              <w:rPr>
                <w:rFonts w:eastAsia="Times New Roman" w:cs="Arial"/>
                <w:color w:val="000000" w:themeColor="text1"/>
                <w:kern w:val="24"/>
                <w:szCs w:val="24"/>
              </w:rPr>
              <w:fldChar w:fldCharType="end"/>
            </w:r>
          </w:p>
        </w:tc>
      </w:tr>
      <w:tr w:rsidR="00925DBD" w:rsidRPr="00C95146" w14:paraId="46BB1ECB" w14:textId="77777777" w:rsidTr="00D94730">
        <w:trPr>
          <w:trHeight w:val="245"/>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B97BCE"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kern w:val="24"/>
                <w:szCs w:val="24"/>
              </w:rPr>
              <w:t>12α-</w:t>
            </w:r>
            <w:proofErr w:type="spellStart"/>
            <w:r w:rsidRPr="007407FC">
              <w:rPr>
                <w:rFonts w:eastAsia="Times New Roman" w:cs="Arial"/>
                <w:color w:val="000000" w:themeColor="text1"/>
                <w:kern w:val="24"/>
                <w:szCs w:val="24"/>
              </w:rPr>
              <w:t>hydroxysteroid</w:t>
            </w:r>
            <w:proofErr w:type="spellEnd"/>
            <w:r w:rsidRPr="007407FC">
              <w:rPr>
                <w:rFonts w:eastAsia="Times New Roman" w:cs="Arial"/>
                <w:color w:val="000000" w:themeColor="text1"/>
                <w:kern w:val="24"/>
                <w:szCs w:val="24"/>
              </w:rPr>
              <w:t xml:space="preserve"> dehydrogenase reaction</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CF588A"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37</w:t>
            </w:r>
          </w:p>
        </w:tc>
        <w:tc>
          <w:tcPr>
            <w:tcW w:w="680" w:type="pct"/>
            <w:tcBorders>
              <w:top w:val="single" w:sz="8" w:space="0" w:color="000000"/>
              <w:left w:val="single" w:sz="8" w:space="0" w:color="000000"/>
              <w:bottom w:val="single" w:sz="8" w:space="0" w:color="000000"/>
              <w:right w:val="single" w:sz="8" w:space="0" w:color="000000"/>
            </w:tcBorders>
          </w:tcPr>
          <w:p w14:paraId="108483A6" w14:textId="77777777" w:rsidR="00925DBD" w:rsidRPr="007407FC" w:rsidRDefault="00925DBD" w:rsidP="005D4BB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fldData xml:space="preserve">PEVuZE5vdGU+PENpdGU+PEF1dGhvcj5Eb2RlbjwvQXV0aG9yPjxZZWFyPjIwMTg8L1llYXI+PFJl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</w:fldData>
              </w:fldChar>
            </w:r>
            <w:r w:rsidRPr="007407FC">
              <w:rPr>
                <w:rFonts w:eastAsia="Times New Roman" w:cs="Arial"/>
                <w:color w:val="000000" w:themeColor="text1"/>
                <w:kern w:val="24"/>
                <w:szCs w:val="24"/>
              </w:rPr>
              <w:instrText xml:space="preserve"> ADDIN EN.CITE </w:instrText>
            </w:r>
            <w:r w:rsidRPr="007407FC">
              <w:rPr>
                <w:rFonts w:eastAsia="Times New Roman" w:cs="Arial"/>
                <w:color w:val="000000" w:themeColor="text1"/>
                <w:kern w:val="24"/>
                <w:szCs w:val="24"/>
              </w:rPr>
              <w:fldChar w:fldCharType="begin">
                <w:fldData xml:space="preserve">PEVuZE5vdGU+PENpdGU+PEF1dGhvcj5Eb2RlbjwvQXV0aG9yPjxZZWFyPjIwMTg8L1llYXI+PFJl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</w:fldData>
              </w:fldChar>
            </w:r>
            <w:r w:rsidRPr="007407FC">
              <w:rPr>
                <w:rFonts w:eastAsia="Times New Roman" w:cs="Arial"/>
                <w:color w:val="000000" w:themeColor="text1"/>
                <w:kern w:val="24"/>
                <w:szCs w:val="24"/>
              </w:rPr>
              <w:instrText xml:space="preserve"> ADDIN EN.CITE.DATA </w:instrText>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end"/>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separate"/>
            </w:r>
            <w:r w:rsidRPr="007407FC">
              <w:rPr>
                <w:rFonts w:eastAsia="Times New Roman" w:cs="Arial"/>
                <w:noProof/>
                <w:color w:val="000000" w:themeColor="text1"/>
                <w:kern w:val="24"/>
                <w:szCs w:val="24"/>
              </w:rPr>
              <w:t>[4]</w:t>
            </w:r>
            <w:r w:rsidRPr="007407FC">
              <w:rPr>
                <w:rFonts w:eastAsia="Times New Roman" w:cs="Arial"/>
                <w:color w:val="000000" w:themeColor="text1"/>
                <w:kern w:val="24"/>
                <w:szCs w:val="24"/>
              </w:rPr>
              <w:fldChar w:fldCharType="end"/>
            </w:r>
          </w:p>
        </w:tc>
      </w:tr>
      <w:tr w:rsidR="00925DBD" w:rsidRPr="00C95146" w14:paraId="05D218F2" w14:textId="77777777" w:rsidTr="00D94730">
        <w:trPr>
          <w:trHeight w:val="237"/>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992106" w14:textId="77777777" w:rsidR="00925DBD" w:rsidRPr="007407FC" w:rsidRDefault="00925DBD" w:rsidP="005D4BB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t>trans-4-hydroxy-L-proline dehydratase reaction</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4949D65"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21</w:t>
            </w:r>
          </w:p>
        </w:tc>
        <w:tc>
          <w:tcPr>
            <w:tcW w:w="680" w:type="pct"/>
            <w:tcBorders>
              <w:top w:val="single" w:sz="8" w:space="0" w:color="000000"/>
              <w:left w:val="single" w:sz="8" w:space="0" w:color="000000"/>
              <w:bottom w:val="single" w:sz="8" w:space="0" w:color="000000"/>
              <w:right w:val="single" w:sz="8" w:space="0" w:color="000000"/>
            </w:tcBorders>
          </w:tcPr>
          <w:p w14:paraId="04673111" w14:textId="77777777" w:rsidR="00925DBD" w:rsidRPr="007407FC" w:rsidRDefault="00925DBD" w:rsidP="005D4BB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fldData xml:space="preserve">PEVuZE5vdGU+PENpdGU+PEF1dGhvcj5MZXZpbjwvQXV0aG9yPjxZZWFyPjIwMTc8L1llYXI+PFJl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</w:fldData>
              </w:fldChar>
            </w:r>
            <w:r w:rsidRPr="007407FC">
              <w:rPr>
                <w:rFonts w:eastAsia="Times New Roman" w:cs="Arial"/>
                <w:color w:val="000000" w:themeColor="text1"/>
                <w:kern w:val="24"/>
                <w:szCs w:val="24"/>
              </w:rPr>
              <w:instrText xml:space="preserve"> ADDIN EN.CITE </w:instrText>
            </w:r>
            <w:r w:rsidRPr="007407FC">
              <w:rPr>
                <w:rFonts w:eastAsia="Times New Roman" w:cs="Arial"/>
                <w:color w:val="000000" w:themeColor="text1"/>
                <w:kern w:val="24"/>
                <w:szCs w:val="24"/>
              </w:rPr>
              <w:fldChar w:fldCharType="begin">
                <w:fldData xml:space="preserve">PEVuZE5vdGU+PENpdGU+PEF1dGhvcj5MZXZpbjwvQXV0aG9yPjxZZWFyPjIwMTc8L1llYXI+PFJl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</w:fldData>
              </w:fldChar>
            </w:r>
            <w:r w:rsidRPr="007407FC">
              <w:rPr>
                <w:rFonts w:eastAsia="Times New Roman" w:cs="Arial"/>
                <w:color w:val="000000" w:themeColor="text1"/>
                <w:kern w:val="24"/>
                <w:szCs w:val="24"/>
              </w:rPr>
              <w:instrText xml:space="preserve"> ADDIN EN.CITE.DATA </w:instrText>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end"/>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separate"/>
            </w:r>
            <w:r w:rsidRPr="007407FC">
              <w:rPr>
                <w:rFonts w:eastAsia="Times New Roman" w:cs="Arial"/>
                <w:noProof/>
                <w:color w:val="000000" w:themeColor="text1"/>
                <w:kern w:val="24"/>
                <w:szCs w:val="24"/>
              </w:rPr>
              <w:t>[5]</w:t>
            </w:r>
            <w:r w:rsidRPr="007407FC">
              <w:rPr>
                <w:rFonts w:eastAsia="Times New Roman" w:cs="Arial"/>
                <w:color w:val="000000" w:themeColor="text1"/>
                <w:kern w:val="24"/>
                <w:szCs w:val="24"/>
              </w:rPr>
              <w:fldChar w:fldCharType="end"/>
            </w:r>
          </w:p>
        </w:tc>
      </w:tr>
      <w:tr w:rsidR="00A2229E" w:rsidRPr="00C95146" w14:paraId="0FA01529" w14:textId="77777777" w:rsidTr="00D94730">
        <w:trPr>
          <w:trHeight w:val="237"/>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DB110CA" w14:textId="2E6BC4B1" w:rsidR="00A2229E" w:rsidRPr="007407FC" w:rsidRDefault="007A0E06" w:rsidP="005D4BB0">
            <w:pPr>
              <w:spacing w:after="0" w:line="240" w:lineRule="auto"/>
              <w:rPr>
                <w:rFonts w:eastAsia="Times New Roman" w:cs="Arial"/>
                <w:color w:val="000000" w:themeColor="text1"/>
                <w:kern w:val="24"/>
                <w:szCs w:val="24"/>
              </w:rPr>
            </w:pPr>
            <w:r w:rsidRPr="007A0E06">
              <w:rPr>
                <w:rFonts w:eastAsia="Times New Roman" w:cs="Arial"/>
                <w:color w:val="000000" w:themeColor="text1"/>
                <w:kern w:val="24"/>
                <w:szCs w:val="24"/>
              </w:rPr>
              <w:lastRenderedPageBreak/>
              <w:t>5-aminovalerate fermentation</w:t>
            </w:r>
            <w:r>
              <w:rPr>
                <w:rFonts w:eastAsia="Times New Roman" w:cs="Arial"/>
                <w:color w:val="000000" w:themeColor="text1"/>
                <w:kern w:val="24"/>
                <w:szCs w:val="24"/>
              </w:rPr>
              <w:t xml:space="preserve"> to </w:t>
            </w:r>
            <w:proofErr w:type="spellStart"/>
            <w:r>
              <w:rPr>
                <w:rFonts w:eastAsia="Times New Roman" w:cs="Arial"/>
                <w:color w:val="000000" w:themeColor="text1"/>
                <w:kern w:val="24"/>
                <w:szCs w:val="24"/>
              </w:rPr>
              <w:t>valerate</w:t>
            </w:r>
            <w:proofErr w:type="spellEnd"/>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CDDCD47" w14:textId="3711EC26" w:rsidR="00A2229E" w:rsidRPr="007407FC" w:rsidRDefault="00D648CD" w:rsidP="005D4BB0">
            <w:pPr>
              <w:spacing w:after="0" w:line="240" w:lineRule="auto"/>
              <w:rPr>
                <w:rFonts w:eastAsia="Times New Roman" w:cs="Arial"/>
                <w:color w:val="000000" w:themeColor="text1"/>
                <w:szCs w:val="24"/>
              </w:rPr>
            </w:pPr>
            <w:r>
              <w:rPr>
                <w:rFonts w:eastAsia="Times New Roman" w:cs="Arial"/>
                <w:color w:val="000000" w:themeColor="text1"/>
                <w:szCs w:val="24"/>
              </w:rPr>
              <w:t>1</w:t>
            </w:r>
          </w:p>
        </w:tc>
        <w:tc>
          <w:tcPr>
            <w:tcW w:w="680" w:type="pct"/>
            <w:tcBorders>
              <w:top w:val="single" w:sz="8" w:space="0" w:color="000000"/>
              <w:left w:val="single" w:sz="8" w:space="0" w:color="000000"/>
              <w:bottom w:val="single" w:sz="8" w:space="0" w:color="000000"/>
              <w:right w:val="single" w:sz="8" w:space="0" w:color="000000"/>
            </w:tcBorders>
          </w:tcPr>
          <w:p w14:paraId="441909F7" w14:textId="262962D6" w:rsidR="00A2229E" w:rsidRPr="007407FC" w:rsidRDefault="001B2D36" w:rsidP="001B2D36">
            <w:pPr>
              <w:spacing w:after="0" w:line="240" w:lineRule="auto"/>
              <w:rPr>
                <w:rFonts w:eastAsia="Times New Roman" w:cs="Arial"/>
                <w:color w:val="000000" w:themeColor="text1"/>
                <w:kern w:val="24"/>
                <w:szCs w:val="24"/>
              </w:rPr>
            </w:pPr>
            <w:r>
              <w:rPr>
                <w:rFonts w:eastAsia="Times New Roman" w:cs="Arial"/>
                <w:color w:val="000000" w:themeColor="text1"/>
                <w:kern w:val="24"/>
                <w:szCs w:val="24"/>
              </w:rPr>
              <w:fldChar w:fldCharType="begin"/>
            </w:r>
            <w:r>
              <w:rPr>
                <w:rFonts w:eastAsia="Times New Roman" w:cs="Arial"/>
                <w:color w:val="000000" w:themeColor="text1"/>
                <w:kern w:val="24"/>
                <w:szCs w:val="24"/>
              </w:rPr>
              <w:instrText xml:space="preserve"> ADDIN EN.CITE &lt;EndNote&gt;&lt;Cite&gt;&lt;Author&gt;Buckel&lt;/Author&gt;&lt;Year&gt;2001&lt;/Year&gt;&lt;RecNum&gt;762&lt;/RecNum&gt;&lt;DisplayText&gt;[7]&lt;/DisplayText&gt;&lt;record&gt;&lt;rec-number&gt;762&lt;/rec-number&gt;&lt;foreign-keys&gt;&lt;key app="EN" db-id="vx9p9r9rozd5zqe9dd8xwe9q9d9exw5e0tpp" timestamp="1424279397"&gt;762&lt;/key&gt;&lt;/foreign-keys&gt;&lt;ref-type name="Journal Article"&gt;17&lt;/ref-type&gt;&lt;contributors&gt;&lt;authors&gt;&lt;author&gt;Buckel, W.&lt;/author&gt;&lt;/authors&gt;&lt;/contributors&gt;&lt;auth-address&gt;Laboratorium fur Mikrobiologie, Fachbereich Biologie, Philipps-Universitat, Marburg, Germany. Buckel@mailer.uni-marburg.de&lt;/auth-address&gt;&lt;titles&gt;&lt;title&gt;Unusual enzymes involved in five pathways of glutamate fermentation&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63-73&lt;/pages&gt;&lt;volume&gt;57&lt;/volume&gt;&lt;number&gt;3&lt;/number&gt;&lt;keywords&gt;&lt;keyword&gt;Carboxy-Lyases/metabolism&lt;/keyword&gt;&lt;keyword&gt;Clostridium/enzymology/*metabolism&lt;/keyword&gt;&lt;keyword&gt;Fermentation&lt;/keyword&gt;&lt;keyword&gt;Fusobacterium/enzymology/*metabolism&lt;/keyword&gt;&lt;keyword&gt;Glutamic Acid/*metabolism&lt;/keyword&gt;&lt;keyword&gt;Hydro-Lyases/metabolism&lt;/keyword&gt;&lt;keyword&gt;Intramolecular Transferases/metabolism&lt;/keyword&gt;&lt;keyword&gt;Oxidoreductases/metabolism&lt;/keyword&gt;&lt;keyword&gt;Vitamin B 12/metabolism&lt;/keyword&gt;&lt;/keywords&gt;&lt;dates&gt;&lt;year&gt;2001&lt;/year&gt;&lt;pub-dates&gt;&lt;date&gt;Oct&lt;/date&gt;&lt;/pub-dates&gt;&lt;/dates&gt;&lt;isbn&gt;0175-7598 (Print)&amp;#xD;0175-7598 (Linking)&lt;/isbn&gt;&lt;accession-num&gt;11759672&lt;/accession-num&gt;&lt;urls&gt;&lt;related-urls&gt;&lt;url&gt;http://www.ncbi.nlm.nih.gov/pubmed/11759672&lt;/url&gt;&lt;/related-urls&gt;&lt;/urls&gt;&lt;/record&gt;&lt;/Cite&gt;&lt;/EndNote&gt;</w:instrText>
            </w:r>
            <w:r>
              <w:rPr>
                <w:rFonts w:eastAsia="Times New Roman" w:cs="Arial"/>
                <w:color w:val="000000" w:themeColor="text1"/>
                <w:kern w:val="24"/>
                <w:szCs w:val="24"/>
              </w:rPr>
              <w:fldChar w:fldCharType="separate"/>
            </w:r>
            <w:r>
              <w:rPr>
                <w:rFonts w:eastAsia="Times New Roman" w:cs="Arial"/>
                <w:noProof/>
                <w:color w:val="000000" w:themeColor="text1"/>
                <w:kern w:val="24"/>
                <w:szCs w:val="24"/>
              </w:rPr>
              <w:t>[7]</w:t>
            </w:r>
            <w:r>
              <w:rPr>
                <w:rFonts w:eastAsia="Times New Roman" w:cs="Arial"/>
                <w:color w:val="000000" w:themeColor="text1"/>
                <w:kern w:val="24"/>
                <w:szCs w:val="24"/>
              </w:rPr>
              <w:fldChar w:fldCharType="end"/>
            </w:r>
          </w:p>
        </w:tc>
      </w:tr>
      <w:tr w:rsidR="00925DBD" w:rsidRPr="00C95146" w14:paraId="3351CC8E" w14:textId="77777777" w:rsidTr="00D94730">
        <w:trPr>
          <w:trHeight w:val="18"/>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139F21"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kern w:val="24"/>
                <w:szCs w:val="24"/>
              </w:rPr>
              <w:t>Mucin degradation pathway reconstructed through comparative genomic analysis</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CC9D10"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233</w:t>
            </w:r>
          </w:p>
        </w:tc>
        <w:tc>
          <w:tcPr>
            <w:tcW w:w="680" w:type="pct"/>
            <w:tcBorders>
              <w:top w:val="single" w:sz="8" w:space="0" w:color="000000"/>
              <w:left w:val="single" w:sz="8" w:space="0" w:color="000000"/>
              <w:bottom w:val="single" w:sz="8" w:space="0" w:color="000000"/>
              <w:right w:val="single" w:sz="8" w:space="0" w:color="000000"/>
            </w:tcBorders>
          </w:tcPr>
          <w:p w14:paraId="6BB2541D" w14:textId="2360ADEC" w:rsidR="00925DBD" w:rsidRPr="007407FC" w:rsidRDefault="00925DBD" w:rsidP="001B2D36">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r>
            <w:r w:rsidR="001B2D36">
              <w:rPr>
                <w:rFonts w:eastAsia="Times New Roman" w:cs="Arial"/>
                <w:color w:val="000000" w:themeColor="text1"/>
                <w:kern w:val="24"/>
                <w:szCs w:val="24"/>
              </w:rPr>
              <w:instrText xml:space="preserve"> ADDIN EN.CITE &lt;EndNote&gt;&lt;Cite&gt;&lt;Author&gt;Ravcheev&lt;/Author&gt;&lt;Year&gt;2017&lt;/Year&gt;&lt;RecNum&gt;1036&lt;/RecNum&gt;&lt;DisplayText&gt;[24]&lt;/DisplayText&gt;&lt;record&gt;&lt;rec-number&gt;1036&lt;/rec-number&gt;&lt;foreign-keys&gt;&lt;key app="EN" db-id="vx9p9r9rozd5zqe9dd8xwe9q9d9exw5e0tpp" timestamp="1535984815"&gt;1036&lt;/key&gt;&lt;/foreign-keys&gt;&lt;ref-type name="Journal Article"&gt;17&lt;/ref-type&gt;&lt;contributors&gt;&lt;authors&gt;&lt;author&gt;Ravcheev, D. A.&lt;/author&gt;&lt;author&gt;Thiele, I.&lt;/author&gt;&lt;/authors&gt;&lt;/contributors&gt;&lt;auth-address&gt;Luxembourg Centre for Systems Biomedicine, University of LuxembourgEsch-sur-Alzette, Luxembourg.&lt;/auth-address&gt;&lt;titles&gt;&lt;title&gt;Comparative Genomic Analysis of the Human Gut Microbiome Reveals a Broad Distribution of Metabolic Pathways for the Degradation of Host-Synthetized Mucin Glycans and Utilization of Mucin-Derived Monosaccharides&lt;/title&gt;&lt;secondary-title&gt;Front Genet&lt;/secondary-title&gt;&lt;/titles&gt;&lt;periodical&gt;&lt;full-title&gt;Front Genet&lt;/full-title&gt;&lt;abbr-1&gt;Frontiers in genetics&lt;/abbr-1&gt;&lt;/periodical&gt;&lt;pages&gt;111&lt;/pages&gt;&lt;volume&gt;8&lt;/volume&gt;&lt;keywords&gt;&lt;keyword&gt;carbohydrate utilization&lt;/keyword&gt;&lt;keyword&gt;comparative genomics&lt;/keyword&gt;&lt;keyword&gt;human gut microbiome&lt;/keyword&gt;&lt;keyword&gt;metabolism reconstruction&lt;/keyword&gt;&lt;keyword&gt;mucin glycans&lt;/keyword&gt;&lt;/keywords&gt;&lt;dates&gt;&lt;year&gt;2017&lt;/year&gt;&lt;/dates&gt;&lt;isbn&gt;1664-8021 (Print)&amp;#xD;1664-8021 (Linking)&lt;/isbn&gt;&lt;accession-num&gt;28912798&lt;/accession-num&gt;&lt;urls&gt;&lt;related-urls&gt;&lt;url&gt;https://www.ncbi.nlm.nih.gov/pubmed/28912798&lt;/url&gt;&lt;/related-urls&gt;&lt;/urls&gt;&lt;custom2&gt;PMC5583593&lt;/custom2&gt;&lt;electronic-resource-num&gt;10.3389/fgene.2017.00111&lt;/electronic-resource-num&gt;&lt;/record&gt;&lt;/Cite&gt;&lt;/EndNote&gt;</w:instrText>
            </w:r>
            <w:r w:rsidRPr="007407FC">
              <w:rPr>
                <w:rFonts w:eastAsia="Times New Roman" w:cs="Arial"/>
                <w:color w:val="000000" w:themeColor="text1"/>
                <w:kern w:val="24"/>
                <w:szCs w:val="24"/>
              </w:rPr>
              <w:fldChar w:fldCharType="separate"/>
            </w:r>
            <w:r w:rsidR="001B2D36">
              <w:rPr>
                <w:rFonts w:eastAsia="Times New Roman" w:cs="Arial"/>
                <w:noProof/>
                <w:color w:val="000000" w:themeColor="text1"/>
                <w:kern w:val="24"/>
                <w:szCs w:val="24"/>
              </w:rPr>
              <w:t>[24]</w:t>
            </w:r>
            <w:r w:rsidRPr="007407FC">
              <w:rPr>
                <w:rFonts w:eastAsia="Times New Roman" w:cs="Arial"/>
                <w:color w:val="000000" w:themeColor="text1"/>
                <w:kern w:val="24"/>
                <w:szCs w:val="24"/>
              </w:rPr>
              <w:fldChar w:fldCharType="end"/>
            </w:r>
          </w:p>
        </w:tc>
      </w:tr>
      <w:tr w:rsidR="00925DBD" w:rsidRPr="00C95146" w14:paraId="0FB02880" w14:textId="77777777" w:rsidTr="00D94730">
        <w:trPr>
          <w:trHeight w:val="269"/>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212C57"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kern w:val="24"/>
                <w:szCs w:val="24"/>
              </w:rPr>
              <w:t>Experimentally determined carbon sources</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AEEDC1"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12</w:t>
            </w:r>
          </w:p>
        </w:tc>
        <w:tc>
          <w:tcPr>
            <w:tcW w:w="680" w:type="pct"/>
            <w:tcBorders>
              <w:top w:val="single" w:sz="8" w:space="0" w:color="000000"/>
              <w:left w:val="single" w:sz="8" w:space="0" w:color="000000"/>
              <w:bottom w:val="single" w:sz="8" w:space="0" w:color="000000"/>
              <w:right w:val="single" w:sz="8" w:space="0" w:color="000000"/>
            </w:tcBorders>
          </w:tcPr>
          <w:p w14:paraId="3CE3F163" w14:textId="1FD9BA81" w:rsidR="00925DBD" w:rsidRPr="007407FC" w:rsidRDefault="00925DBD" w:rsidP="00773220">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fldData xml:space="preserve">PEVuZE5vdGU+PENpdGU+PEF1dGhvcj5EZXNhaTwvQXV0aG9yPjxZZWFyPjIwMTY8L1llYXI+PFJl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=
</w:fldData>
              </w:fldChar>
            </w:r>
            <w:r w:rsidR="00773220">
              <w:rPr>
                <w:rFonts w:eastAsia="Times New Roman" w:cs="Arial"/>
                <w:color w:val="000000" w:themeColor="text1"/>
                <w:kern w:val="24"/>
                <w:szCs w:val="24"/>
              </w:rPr>
              <w:instrText xml:space="preserve"> ADDIN EN.CITE </w:instrText>
            </w:r>
            <w:r w:rsidR="00773220">
              <w:rPr>
                <w:rFonts w:eastAsia="Times New Roman" w:cs="Arial"/>
                <w:color w:val="000000" w:themeColor="text1"/>
                <w:kern w:val="24"/>
                <w:szCs w:val="24"/>
              </w:rPr>
              <w:fldChar w:fldCharType="begin">
                <w:fldData xml:space="preserve">PEVuZE5vdGU+PENpdGU+PEF1dGhvcj5EZXNhaTwvQXV0aG9yPjxZZWFyPjIwMTY8L1llYXI+PFJl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=
</w:fldData>
              </w:fldChar>
            </w:r>
            <w:r w:rsidR="00773220">
              <w:rPr>
                <w:rFonts w:eastAsia="Times New Roman" w:cs="Arial"/>
                <w:color w:val="000000" w:themeColor="text1"/>
                <w:kern w:val="24"/>
                <w:szCs w:val="24"/>
              </w:rPr>
              <w:instrText xml:space="preserve"> ADDIN EN.CITE.DATA </w:instrText>
            </w:r>
            <w:r w:rsidR="00773220">
              <w:rPr>
                <w:rFonts w:eastAsia="Times New Roman" w:cs="Arial"/>
                <w:color w:val="000000" w:themeColor="text1"/>
                <w:kern w:val="24"/>
                <w:szCs w:val="24"/>
              </w:rPr>
            </w:r>
            <w:r w:rsidR="00773220">
              <w:rPr>
                <w:rFonts w:eastAsia="Times New Roman" w:cs="Arial"/>
                <w:color w:val="000000" w:themeColor="text1"/>
                <w:kern w:val="24"/>
                <w:szCs w:val="24"/>
              </w:rPr>
              <w:fldChar w:fldCharType="end"/>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separate"/>
            </w:r>
            <w:r w:rsidR="00773220">
              <w:rPr>
                <w:rFonts w:eastAsia="Times New Roman" w:cs="Arial"/>
                <w:noProof/>
                <w:color w:val="000000" w:themeColor="text1"/>
                <w:kern w:val="24"/>
                <w:szCs w:val="24"/>
              </w:rPr>
              <w:t>[6]</w:t>
            </w:r>
            <w:r w:rsidRPr="007407FC">
              <w:rPr>
                <w:rFonts w:eastAsia="Times New Roman" w:cs="Arial"/>
                <w:color w:val="000000" w:themeColor="text1"/>
                <w:kern w:val="24"/>
                <w:szCs w:val="24"/>
              </w:rPr>
              <w:fldChar w:fldCharType="end"/>
            </w:r>
          </w:p>
        </w:tc>
      </w:tr>
      <w:tr w:rsidR="00925DBD" w:rsidRPr="00C95146" w14:paraId="242E97B3" w14:textId="77777777" w:rsidTr="00D94730">
        <w:trPr>
          <w:trHeight w:val="18"/>
        </w:trPr>
        <w:tc>
          <w:tcPr>
            <w:tcW w:w="26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40E7F8D" w14:textId="1A33D3F4" w:rsidR="00925DBD" w:rsidRPr="007407FC" w:rsidRDefault="007C6E3E" w:rsidP="005D4BB0">
            <w:pPr>
              <w:spacing w:after="0" w:line="240" w:lineRule="auto"/>
              <w:rPr>
                <w:rFonts w:eastAsia="Times New Roman" w:cs="Arial"/>
                <w:color w:val="000000" w:themeColor="text1"/>
                <w:szCs w:val="24"/>
              </w:rPr>
            </w:pPr>
            <w:r>
              <w:rPr>
                <w:rFonts w:eastAsia="Times New Roman" w:cs="Arial"/>
                <w:color w:val="000000" w:themeColor="text1"/>
                <w:kern w:val="24"/>
                <w:szCs w:val="24"/>
                <w:lang w:val="en-GB"/>
              </w:rPr>
              <w:t>B-v</w:t>
            </w:r>
            <w:r w:rsidR="00925DBD" w:rsidRPr="007407FC">
              <w:rPr>
                <w:rFonts w:eastAsia="Times New Roman" w:cs="Arial"/>
                <w:color w:val="000000" w:themeColor="text1"/>
                <w:kern w:val="24"/>
                <w:szCs w:val="24"/>
                <w:lang w:val="en-GB"/>
              </w:rPr>
              <w:t>itamin</w:t>
            </w:r>
            <w:r>
              <w:rPr>
                <w:rFonts w:eastAsia="Times New Roman" w:cs="Arial"/>
                <w:color w:val="000000" w:themeColor="text1"/>
                <w:kern w:val="24"/>
                <w:szCs w:val="24"/>
                <w:lang w:val="en-GB"/>
              </w:rPr>
              <w:t>, vitamin K, and GABA</w:t>
            </w:r>
            <w:r w:rsidR="00925DBD" w:rsidRPr="007407FC">
              <w:rPr>
                <w:rFonts w:eastAsia="Times New Roman" w:cs="Arial"/>
                <w:color w:val="000000" w:themeColor="text1"/>
                <w:kern w:val="24"/>
                <w:szCs w:val="24"/>
                <w:lang w:val="en-GB"/>
              </w:rPr>
              <w:t xml:space="preserve"> secretion based on experimental evidence</w:t>
            </w:r>
          </w:p>
        </w:tc>
        <w:tc>
          <w:tcPr>
            <w:tcW w:w="16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B40483E" w14:textId="77777777" w:rsidR="00925DBD" w:rsidRPr="007407FC" w:rsidRDefault="00925DBD" w:rsidP="005D4BB0">
            <w:pPr>
              <w:spacing w:after="0" w:line="240" w:lineRule="auto"/>
              <w:rPr>
                <w:rFonts w:eastAsia="Times New Roman" w:cs="Arial"/>
                <w:color w:val="000000" w:themeColor="text1"/>
                <w:szCs w:val="24"/>
              </w:rPr>
            </w:pPr>
            <w:r w:rsidRPr="007407FC">
              <w:rPr>
                <w:rFonts w:eastAsia="Times New Roman" w:cs="Arial"/>
                <w:color w:val="000000" w:themeColor="text1"/>
                <w:szCs w:val="24"/>
              </w:rPr>
              <w:t>124</w:t>
            </w:r>
          </w:p>
        </w:tc>
        <w:tc>
          <w:tcPr>
            <w:tcW w:w="680" w:type="pct"/>
            <w:tcBorders>
              <w:top w:val="single" w:sz="8" w:space="0" w:color="000000"/>
              <w:left w:val="single" w:sz="8" w:space="0" w:color="000000"/>
              <w:bottom w:val="single" w:sz="8" w:space="0" w:color="000000"/>
              <w:right w:val="single" w:sz="8" w:space="0" w:color="000000"/>
            </w:tcBorders>
          </w:tcPr>
          <w:p w14:paraId="1C2074D4" w14:textId="15768B1B" w:rsidR="00925DBD" w:rsidRPr="007407FC" w:rsidRDefault="00925DBD" w:rsidP="001B2D36">
            <w:pPr>
              <w:spacing w:after="0" w:line="240" w:lineRule="auto"/>
              <w:rPr>
                <w:rFonts w:eastAsia="Times New Roman" w:cs="Arial"/>
                <w:color w:val="000000" w:themeColor="text1"/>
                <w:kern w:val="24"/>
                <w:szCs w:val="24"/>
              </w:rPr>
            </w:pPr>
            <w:r w:rsidRPr="007407FC">
              <w:rPr>
                <w:rFonts w:eastAsia="Times New Roman" w:cs="Arial"/>
                <w:color w:val="000000" w:themeColor="text1"/>
                <w:kern w:val="24"/>
                <w:szCs w:val="24"/>
              </w:rPr>
              <w:fldChar w:fldCharType="begin">
                <w:fldData xml:space="preserve">PEVuZE5vdGU+PENpdGU+PEF1dGhvcj5CdXJnZXNzPC9BdXRob3I+PFllYXI+MjAwNjwvWWVhcj48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GRhdGVzPjx5ZWFyPjIwMTg8L3llYXI+PHB1Yi1k
YXRlcz48ZGF0ZT5EZWMgMTA8L2RhdGU+PC9wdWItZGF0ZXM+PC9kYXRlcz48aXNibj4yMDU4LTUy
NzYgKEVsZWN0cm9uaWMpJiN4RDsyMDU4LTUyNzYgKExpbmtpbmcpPC9pc2JuPjxhY2Nlc3Npb24t
bnVtPjMwNTMxOTc1PC9hY2Nlc3Npb24tbnVtPjx1cmxzPjxyZWxhdGVkLXVybHM+PHVybD5odHRw
czovL3d3dy5uY2JpLm5sbS5uaWguZ292L3B1Ym1lZC8zMDUzMTk3NTwvdXJsPjwvcmVsYXRlZC11
cmxzPjwvdXJscz48ZWxlY3Ryb25pYy1yZXNvdXJjZS1udW0+MTAuMTAzOC9zNDE1NjQtMDE4LTAz
MDctMzwvZWxlY3Ryb25pYy1yZXNvdXJjZS1udW0+PC9yZWNvcmQ+PC9DaXRlPjwvRW5kTm90ZT5=
</w:fldData>
              </w:fldChar>
            </w:r>
            <w:r w:rsidR="001B2D36">
              <w:rPr>
                <w:rFonts w:eastAsia="Times New Roman" w:cs="Arial"/>
                <w:color w:val="000000" w:themeColor="text1"/>
                <w:kern w:val="24"/>
                <w:szCs w:val="24"/>
              </w:rPr>
              <w:instrText xml:space="preserve"> ADDIN EN.CITE </w:instrText>
            </w:r>
            <w:r w:rsidR="001B2D36">
              <w:rPr>
                <w:rFonts w:eastAsia="Times New Roman" w:cs="Arial"/>
                <w:color w:val="000000" w:themeColor="text1"/>
                <w:kern w:val="24"/>
                <w:szCs w:val="24"/>
              </w:rPr>
              <w:fldChar w:fldCharType="begin">
                <w:fldData xml:space="preserve">PEVuZE5vdGU+PENpdGU+PEF1dGhvcj5CdXJnZXNzPC9BdXRob3I+PFllYXI+MjAwNjwvWWVhcj48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GRhdGVzPjx5ZWFyPjIwMTg8L3llYXI+PHB1Yi1k
YXRlcz48ZGF0ZT5EZWMgMTA8L2RhdGU+PC9wdWItZGF0ZXM+PC9kYXRlcz48aXNibj4yMDU4LTUy
NzYgKEVsZWN0cm9uaWMpJiN4RDsyMDU4LTUyNzYgKExpbmtpbmcpPC9pc2JuPjxhY2Nlc3Npb24t
bnVtPjMwNTMxOTc1PC9hY2Nlc3Npb24tbnVtPjx1cmxzPjxyZWxhdGVkLXVybHM+PHVybD5odHRw
czovL3d3dy5uY2JpLm5sbS5uaWguZ292L3B1Ym1lZC8zMDUzMTk3NTwvdXJsPjwvcmVsYXRlZC11
cmxzPjwvdXJscz48ZWxlY3Ryb25pYy1yZXNvdXJjZS1udW0+MTAuMTAzOC9zNDE1NjQtMDE4LTAz
MDctMzwvZWxlY3Ryb25pYy1yZXNvdXJjZS1udW0+PC9yZWNvcmQ+PC9DaXRlPjwvRW5kTm90ZT5=
</w:fldData>
              </w:fldChar>
            </w:r>
            <w:r w:rsidR="001B2D36">
              <w:rPr>
                <w:rFonts w:eastAsia="Times New Roman" w:cs="Arial"/>
                <w:color w:val="000000" w:themeColor="text1"/>
                <w:kern w:val="24"/>
                <w:szCs w:val="24"/>
              </w:rPr>
              <w:instrText xml:space="preserve"> ADDIN EN.CITE.DATA </w:instrText>
            </w:r>
            <w:r w:rsidR="001B2D36">
              <w:rPr>
                <w:rFonts w:eastAsia="Times New Roman" w:cs="Arial"/>
                <w:color w:val="000000" w:themeColor="text1"/>
                <w:kern w:val="24"/>
                <w:szCs w:val="24"/>
              </w:rPr>
            </w:r>
            <w:r w:rsidR="001B2D36">
              <w:rPr>
                <w:rFonts w:eastAsia="Times New Roman" w:cs="Arial"/>
                <w:color w:val="000000" w:themeColor="text1"/>
                <w:kern w:val="24"/>
                <w:szCs w:val="24"/>
              </w:rPr>
              <w:fldChar w:fldCharType="end"/>
            </w:r>
            <w:r w:rsidRPr="007407FC">
              <w:rPr>
                <w:rFonts w:eastAsia="Times New Roman" w:cs="Arial"/>
                <w:color w:val="000000" w:themeColor="text1"/>
                <w:kern w:val="24"/>
                <w:szCs w:val="24"/>
              </w:rPr>
            </w:r>
            <w:r w:rsidRPr="007407FC">
              <w:rPr>
                <w:rFonts w:eastAsia="Times New Roman" w:cs="Arial"/>
                <w:color w:val="000000" w:themeColor="text1"/>
                <w:kern w:val="24"/>
                <w:szCs w:val="24"/>
              </w:rPr>
              <w:fldChar w:fldCharType="separate"/>
            </w:r>
            <w:r w:rsidR="001B2D36">
              <w:rPr>
                <w:rFonts w:eastAsia="Times New Roman" w:cs="Arial"/>
                <w:noProof/>
                <w:color w:val="000000" w:themeColor="text1"/>
                <w:kern w:val="24"/>
                <w:szCs w:val="24"/>
              </w:rPr>
              <w:t>[8-23]</w:t>
            </w:r>
            <w:r w:rsidRPr="007407FC">
              <w:rPr>
                <w:rFonts w:eastAsia="Times New Roman" w:cs="Arial"/>
                <w:color w:val="000000" w:themeColor="text1"/>
                <w:kern w:val="24"/>
                <w:szCs w:val="24"/>
              </w:rPr>
              <w:fldChar w:fldCharType="end"/>
            </w:r>
          </w:p>
        </w:tc>
      </w:tr>
    </w:tbl>
    <w:p w14:paraId="1447D59D" w14:textId="47402F11" w:rsidR="005F3F33" w:rsidRPr="00D14632" w:rsidRDefault="00925DBD" w:rsidP="00D13A97">
      <w:pPr>
        <w:tabs>
          <w:tab w:val="left" w:pos="6345"/>
        </w:tabs>
        <w:jc w:val="both"/>
      </w:pPr>
      <w:r>
        <w:tab/>
      </w:r>
    </w:p>
    <w:p w14:paraId="61E2EBF3" w14:textId="5F285331" w:rsidR="0092250B" w:rsidRPr="00D13A97" w:rsidRDefault="00D62797" w:rsidP="00D13A97">
      <w:pPr>
        <w:tabs>
          <w:tab w:val="left" w:pos="6345"/>
        </w:tabs>
        <w:jc w:val="both"/>
      </w:pPr>
      <w:r>
        <w:rPr>
          <w:b/>
        </w:rPr>
        <w:t>Testing and quality control/quality assurance of the reconstructions</w:t>
      </w:r>
    </w:p>
    <w:p w14:paraId="5982A3A4" w14:textId="77777777" w:rsidR="00BA42BB" w:rsidRDefault="0092250B" w:rsidP="00CF4673">
      <w:pPr>
        <w:jc w:val="both"/>
      </w:pPr>
      <w:r>
        <w:t>A COBRA Toolbox-based test suite</w:t>
      </w:r>
      <w:r w:rsidR="00850DC3">
        <w:t xml:space="preserve"> for the AGORA reconstructions (publication in preparation) </w:t>
      </w:r>
      <w:r>
        <w:t xml:space="preserve">was created that systematically accesses </w:t>
      </w:r>
      <w:r w:rsidR="00850DC3">
        <w:t xml:space="preserve">the capability of each reconstruction to capture known metabolic traits of the organism and determines features of the reconstructions that indicate their quality, e.g., </w:t>
      </w:r>
      <w:r w:rsidR="00782DB2">
        <w:t xml:space="preserve">mass and charge balance, </w:t>
      </w:r>
      <w:r w:rsidR="00850DC3">
        <w:t xml:space="preserve">blocked reactions, futile cycles, and leaking metabolites. </w:t>
      </w:r>
      <w:r w:rsidR="00782DB2">
        <w:t xml:space="preserve">The tested features are summarized </w:t>
      </w:r>
      <w:r w:rsidR="00C17CB0">
        <w:t xml:space="preserve">in Table 2. </w:t>
      </w:r>
      <w:r w:rsidR="000B2C80">
        <w:t>The comparison with experimental data</w:t>
      </w:r>
      <w:r w:rsidR="008F56DE">
        <w:t xml:space="preserve"> (e.g., carbon sources, fermentation products) and comparative genomics (e.g., aromatic amino acid degradation)</w:t>
      </w:r>
      <w:r w:rsidR="000B2C80">
        <w:t xml:space="preserve"> </w:t>
      </w:r>
      <w:r w:rsidR="00CA736F">
        <w:t>was</w:t>
      </w:r>
      <w:r w:rsidR="000B2C80">
        <w:t xml:space="preserve"> carried out as follows:</w:t>
      </w:r>
      <w:r>
        <w:t xml:space="preserve"> </w:t>
      </w:r>
      <w:r w:rsidR="008F56DE">
        <w:t xml:space="preserve">The experimental or comparative genomics data serves as the input and the capability of each corresponding AGORA reconstruction to take up or produce the corresponding metabolite is tested. </w:t>
      </w:r>
      <w:r w:rsidR="0012065C">
        <w:t xml:space="preserve">True positives indicate that the strain is known to take up or produce the metabolite and the corresponding AGORA reconstruction can also take or secrete the metabolite. False negatives indicate that the strain is known to have this capability but the corresponding reconstruction does not capture the trait. </w:t>
      </w:r>
      <w:r w:rsidR="00CA736F">
        <w:t xml:space="preserve"> For growth requirements, </w:t>
      </w:r>
      <w:r w:rsidR="007E18C0">
        <w:t>two types of experimental information were available: nutrients that are known to be required by the</w:t>
      </w:r>
      <w:r w:rsidR="008454D4">
        <w:t xml:space="preserve"> organism</w:t>
      </w:r>
      <w:r w:rsidR="007E18C0">
        <w:t xml:space="preserve"> in question, and nutrients that are known to not be required. This allowed us to additionally determine true negatives and false positives for growth requirements (Figure 1).</w:t>
      </w:r>
    </w:p>
    <w:p w14:paraId="03CCA6AB" w14:textId="77777777" w:rsidR="00B035A6" w:rsidRDefault="009263F4" w:rsidP="00FD1F09">
      <w:pPr>
        <w:jc w:val="center"/>
      </w:pPr>
      <w:r>
        <w:rPr>
          <w:noProof/>
        </w:rPr>
        <w:drawing>
          <wp:inline distT="0" distB="0" distL="0" distR="0" wp14:anchorId="18605D6F" wp14:editId="43ED192E">
            <wp:extent cx="2178358" cy="2190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192351" cy="2204823"/>
                    </a:xfrm>
                    <a:prstGeom prst="rect">
                      <a:avLst/>
                    </a:prstGeom>
                    <a:noFill/>
                  </pic:spPr>
                </pic:pic>
              </a:graphicData>
            </a:graphic>
          </wp:inline>
        </w:drawing>
      </w:r>
    </w:p>
    <w:p w14:paraId="5D22AAA9" w14:textId="77777777" w:rsidR="00B035A6" w:rsidRPr="0030520B" w:rsidRDefault="00B035A6" w:rsidP="00CF4673">
      <w:pPr>
        <w:jc w:val="both"/>
        <w:rPr>
          <w:b/>
        </w:rPr>
      </w:pPr>
      <w:r w:rsidRPr="0030520B">
        <w:rPr>
          <w:b/>
        </w:rPr>
        <w:t xml:space="preserve">Figure 1: </w:t>
      </w:r>
      <w:r w:rsidR="00776058" w:rsidRPr="0030520B">
        <w:rPr>
          <w:b/>
        </w:rPr>
        <w:t>Schema of t</w:t>
      </w:r>
      <w:r w:rsidRPr="0030520B">
        <w:rPr>
          <w:b/>
        </w:rPr>
        <w:t xml:space="preserve">he four outcomes when comparing </w:t>
      </w:r>
      <w:r w:rsidRPr="0030520B">
        <w:rPr>
          <w:b/>
          <w:i/>
        </w:rPr>
        <w:t>in vivo</w:t>
      </w:r>
      <w:r w:rsidRPr="0030520B">
        <w:rPr>
          <w:b/>
        </w:rPr>
        <w:t xml:space="preserve"> findings and </w:t>
      </w:r>
      <w:r w:rsidRPr="0030520B">
        <w:rPr>
          <w:b/>
          <w:i/>
        </w:rPr>
        <w:t>in silico</w:t>
      </w:r>
      <w:r w:rsidRPr="0030520B">
        <w:rPr>
          <w:b/>
        </w:rPr>
        <w:t xml:space="preserve"> predictions of growth requirements for an organism.</w:t>
      </w:r>
    </w:p>
    <w:p w14:paraId="15FA0C9C" w14:textId="77777777" w:rsidR="00AA01BA" w:rsidRDefault="00AA01BA" w:rsidP="00CF4673">
      <w:pPr>
        <w:jc w:val="both"/>
      </w:pPr>
    </w:p>
    <w:p w14:paraId="34C26FC6" w14:textId="159D94BF" w:rsidR="00B83242" w:rsidRPr="00B83242" w:rsidRDefault="00B83242" w:rsidP="00CF4673">
      <w:pPr>
        <w:jc w:val="both"/>
      </w:pPr>
      <w:r w:rsidRPr="00B83242">
        <w:t xml:space="preserve">Tests for </w:t>
      </w:r>
      <w:r>
        <w:t xml:space="preserve">reconstruction properties that </w:t>
      </w:r>
      <w:r w:rsidR="00B96A5B">
        <w:t>determine biochemical and thermodynamic feasibility and quality of the reconstruction</w:t>
      </w:r>
      <w:r>
        <w:t xml:space="preserve"> (e.g., </w:t>
      </w:r>
      <w:r w:rsidR="004A5D9C">
        <w:t xml:space="preserve">biomass production, ATP production, </w:t>
      </w:r>
      <w:r>
        <w:t xml:space="preserve">mass-charge balance, blocked reactions) </w:t>
      </w:r>
      <w:r>
        <w:lastRenderedPageBreak/>
        <w:t>were carried out using established COBRA Toolbox functions (Table 2).</w:t>
      </w:r>
      <w:r w:rsidR="004A5D9C">
        <w:t xml:space="preserve"> All models in AGORA 1.03 produced biomass and reasonable amounts of ATP on the Western Diet (Figure </w:t>
      </w:r>
      <w:r w:rsidR="00344CB3">
        <w:t>2</w:t>
      </w:r>
      <w:r w:rsidR="004A5D9C">
        <w:t>).</w:t>
      </w:r>
    </w:p>
    <w:p w14:paraId="0C6877EA" w14:textId="5610BAB7" w:rsidR="00FF118A" w:rsidRDefault="00FF118A">
      <w:pPr>
        <w:rPr>
          <w:b/>
        </w:rPr>
      </w:pPr>
      <w:r w:rsidRPr="00FF118A">
        <w:rPr>
          <w:b/>
          <w:noProof/>
        </w:rPr>
        <w:drawing>
          <wp:inline distT="0" distB="0" distL="0" distR="0" wp14:anchorId="3904D4F8" wp14:editId="0CD83AC3">
            <wp:extent cx="5943600" cy="4457700"/>
            <wp:effectExtent l="19050" t="19050" r="19050" b="19050"/>
            <wp:docPr id="2" name="Picture 2" descr="Y:\Studies\Microbiome\Stefania\Microbiota_models\AGORA_ALL\Models\AGORA_June_2018_Update\FigureModelProper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Studies\Microbiome\Stefania\Microbiota_models\AGORA_ALL\Models\AGORA_June_2018_Update\FigureModelProperties.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solidFill>
                        <a:schemeClr val="tx1"/>
                      </a:solidFill>
                    </a:ln>
                  </pic:spPr>
                </pic:pic>
              </a:graphicData>
            </a:graphic>
          </wp:inline>
        </w:drawing>
      </w:r>
    </w:p>
    <w:p w14:paraId="3C12DB10" w14:textId="6055B19C" w:rsidR="00FF118A" w:rsidRDefault="00FF118A" w:rsidP="00FF118A">
      <w:pPr>
        <w:jc w:val="both"/>
        <w:rPr>
          <w:b/>
        </w:rPr>
      </w:pPr>
      <w:r>
        <w:rPr>
          <w:b/>
        </w:rPr>
        <w:t>Figure 2: Model properties computed for the current version (AGORA 1.03) and the previous version (AGORA 1.02) on a simulated Western diet. a) Anaerobic biomass production, b) aerobic biomass production, c) anaerobic ATP production, d) aerobic ATP production.</w:t>
      </w:r>
    </w:p>
    <w:p w14:paraId="11EF1463" w14:textId="77777777" w:rsidR="00FF118A" w:rsidRDefault="00FF118A">
      <w:pPr>
        <w:rPr>
          <w:b/>
        </w:rPr>
      </w:pPr>
    </w:p>
    <w:p w14:paraId="2246D420" w14:textId="09172964" w:rsidR="00D957FF" w:rsidRDefault="0092250B">
      <w:r w:rsidRPr="001E13D6">
        <w:rPr>
          <w:b/>
        </w:rPr>
        <w:t>Table 2</w:t>
      </w:r>
      <w:r>
        <w:t>: Summary of reconstruction features analyzed in the test suite for AGORA that was used to access the predictive potential of the reconstructions.</w:t>
      </w:r>
    </w:p>
    <w:tbl>
      <w:tblPr>
        <w:tblStyle w:val="TableGrid"/>
        <w:tblW w:w="9351" w:type="dxa"/>
        <w:tblLook w:val="04A0" w:firstRow="1" w:lastRow="0" w:firstColumn="1" w:lastColumn="0" w:noHBand="0" w:noVBand="1"/>
      </w:tblPr>
      <w:tblGrid>
        <w:gridCol w:w="3114"/>
        <w:gridCol w:w="3685"/>
        <w:gridCol w:w="2552"/>
      </w:tblGrid>
      <w:tr w:rsidR="00232881" w14:paraId="758E61CD" w14:textId="77777777" w:rsidTr="007E5039">
        <w:tc>
          <w:tcPr>
            <w:tcW w:w="3114" w:type="dxa"/>
          </w:tcPr>
          <w:p w14:paraId="12449742" w14:textId="77777777" w:rsidR="00232881" w:rsidRPr="00232881" w:rsidRDefault="00232881" w:rsidP="00232881">
            <w:pPr>
              <w:tabs>
                <w:tab w:val="left" w:pos="1935"/>
              </w:tabs>
              <w:rPr>
                <w:b/>
              </w:rPr>
            </w:pPr>
            <w:r w:rsidRPr="00232881">
              <w:rPr>
                <w:b/>
              </w:rPr>
              <w:t>Feature</w:t>
            </w:r>
          </w:p>
        </w:tc>
        <w:tc>
          <w:tcPr>
            <w:tcW w:w="3685" w:type="dxa"/>
          </w:tcPr>
          <w:p w14:paraId="6C6B8B53" w14:textId="77777777" w:rsidR="00232881" w:rsidRPr="00232881" w:rsidRDefault="00232881">
            <w:pPr>
              <w:rPr>
                <w:b/>
              </w:rPr>
            </w:pPr>
            <w:r w:rsidRPr="00232881">
              <w:rPr>
                <w:b/>
              </w:rPr>
              <w:t>Input data</w:t>
            </w:r>
          </w:p>
        </w:tc>
        <w:tc>
          <w:tcPr>
            <w:tcW w:w="2552" w:type="dxa"/>
          </w:tcPr>
          <w:p w14:paraId="74CCF2E0" w14:textId="77777777" w:rsidR="00232881" w:rsidRPr="00232881" w:rsidRDefault="00232881">
            <w:pPr>
              <w:rPr>
                <w:b/>
              </w:rPr>
            </w:pPr>
            <w:r w:rsidRPr="00232881">
              <w:rPr>
                <w:b/>
              </w:rPr>
              <w:t>COBRA Toolbox function</w:t>
            </w:r>
          </w:p>
        </w:tc>
      </w:tr>
      <w:tr w:rsidR="00232881" w14:paraId="1353F18F" w14:textId="77777777" w:rsidTr="007E5039">
        <w:tc>
          <w:tcPr>
            <w:tcW w:w="3114" w:type="dxa"/>
          </w:tcPr>
          <w:p w14:paraId="724ADAFF" w14:textId="77777777" w:rsidR="00232881" w:rsidRPr="00D94730" w:rsidRDefault="00AA01BA">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Mass and charge balance</w:t>
            </w:r>
          </w:p>
        </w:tc>
        <w:tc>
          <w:tcPr>
            <w:tcW w:w="3685" w:type="dxa"/>
          </w:tcPr>
          <w:p w14:paraId="3CC06DA3" w14:textId="77777777" w:rsidR="00232881" w:rsidRPr="00D94730" w:rsidRDefault="00AA01BA">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w:t>
            </w:r>
          </w:p>
        </w:tc>
        <w:tc>
          <w:tcPr>
            <w:tcW w:w="2552" w:type="dxa"/>
          </w:tcPr>
          <w:p w14:paraId="3D3AC993" w14:textId="77777777" w:rsidR="00232881" w:rsidRPr="00D94730" w:rsidRDefault="00AA01BA">
            <w:pPr>
              <w:rPr>
                <w:rFonts w:ascii="Calibri" w:eastAsia="Times New Roman" w:hAnsi="Calibri" w:cs="Arial"/>
                <w:color w:val="000000" w:themeColor="text1"/>
                <w:kern w:val="24"/>
                <w:szCs w:val="24"/>
              </w:rPr>
            </w:pPr>
            <w:proofErr w:type="spellStart"/>
            <w:r w:rsidRPr="00D94730">
              <w:rPr>
                <w:rFonts w:ascii="Calibri" w:eastAsia="Times New Roman" w:hAnsi="Calibri" w:cs="Arial"/>
                <w:color w:val="000000" w:themeColor="text1"/>
                <w:kern w:val="24"/>
                <w:szCs w:val="24"/>
              </w:rPr>
              <w:t>checkMassChargeBalance</w:t>
            </w:r>
            <w:proofErr w:type="spellEnd"/>
          </w:p>
        </w:tc>
      </w:tr>
      <w:tr w:rsidR="004B4C85" w14:paraId="4915421C" w14:textId="77777777" w:rsidTr="007E5039">
        <w:tc>
          <w:tcPr>
            <w:tcW w:w="3114" w:type="dxa"/>
          </w:tcPr>
          <w:p w14:paraId="1666B6AC" w14:textId="77777777" w:rsidR="004B4C85" w:rsidRPr="00D94730" w:rsidRDefault="004B4C85"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Leaking metabolites</w:t>
            </w:r>
          </w:p>
        </w:tc>
        <w:tc>
          <w:tcPr>
            <w:tcW w:w="3685" w:type="dxa"/>
          </w:tcPr>
          <w:p w14:paraId="7D7A8F0A" w14:textId="77777777" w:rsidR="004B4C85" w:rsidRPr="00D94730" w:rsidRDefault="004B4C85"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w:t>
            </w:r>
          </w:p>
        </w:tc>
        <w:tc>
          <w:tcPr>
            <w:tcW w:w="2552" w:type="dxa"/>
          </w:tcPr>
          <w:p w14:paraId="61CE796D" w14:textId="77777777" w:rsidR="004B4C85" w:rsidRPr="00D94730" w:rsidRDefault="004B4C85" w:rsidP="004B4C85">
            <w:pPr>
              <w:rPr>
                <w:rFonts w:ascii="Calibri" w:eastAsia="Times New Roman" w:hAnsi="Calibri" w:cs="Arial"/>
                <w:color w:val="000000" w:themeColor="text1"/>
                <w:kern w:val="24"/>
                <w:szCs w:val="24"/>
              </w:rPr>
            </w:pPr>
            <w:proofErr w:type="spellStart"/>
            <w:r w:rsidRPr="00D94730">
              <w:rPr>
                <w:rFonts w:ascii="Calibri" w:eastAsia="Times New Roman" w:hAnsi="Calibri" w:cs="Arial"/>
                <w:color w:val="000000" w:themeColor="text1"/>
                <w:kern w:val="24"/>
                <w:szCs w:val="24"/>
              </w:rPr>
              <w:t>fastLeakTest</w:t>
            </w:r>
            <w:proofErr w:type="spellEnd"/>
          </w:p>
        </w:tc>
      </w:tr>
      <w:tr w:rsidR="00816886" w14:paraId="530D4442" w14:textId="77777777" w:rsidTr="007E5039">
        <w:tc>
          <w:tcPr>
            <w:tcW w:w="3114" w:type="dxa"/>
          </w:tcPr>
          <w:p w14:paraId="4F95FB25" w14:textId="77777777" w:rsidR="00816886" w:rsidRPr="00D94730" w:rsidRDefault="00816886"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Blocked reactions</w:t>
            </w:r>
          </w:p>
        </w:tc>
        <w:tc>
          <w:tcPr>
            <w:tcW w:w="3685" w:type="dxa"/>
          </w:tcPr>
          <w:p w14:paraId="47D0A584" w14:textId="77777777" w:rsidR="00816886" w:rsidRPr="00D94730" w:rsidRDefault="00816886"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w:t>
            </w:r>
          </w:p>
        </w:tc>
        <w:tc>
          <w:tcPr>
            <w:tcW w:w="2552" w:type="dxa"/>
          </w:tcPr>
          <w:p w14:paraId="2A6A8216" w14:textId="77777777" w:rsidR="00816886" w:rsidRPr="00D94730" w:rsidRDefault="00970230" w:rsidP="004B4C85">
            <w:pPr>
              <w:rPr>
                <w:rFonts w:ascii="Calibri" w:eastAsia="Times New Roman" w:hAnsi="Calibri" w:cs="Arial"/>
                <w:color w:val="000000" w:themeColor="text1"/>
                <w:kern w:val="24"/>
                <w:szCs w:val="24"/>
              </w:rPr>
            </w:pPr>
            <w:proofErr w:type="spellStart"/>
            <w:r w:rsidRPr="00D94730">
              <w:rPr>
                <w:rFonts w:ascii="Calibri" w:eastAsia="Times New Roman" w:hAnsi="Calibri" w:cs="Arial"/>
                <w:color w:val="000000" w:themeColor="text1"/>
                <w:kern w:val="24"/>
                <w:szCs w:val="24"/>
              </w:rPr>
              <w:t>identifyBlockedRxns</w:t>
            </w:r>
            <w:proofErr w:type="spellEnd"/>
          </w:p>
        </w:tc>
      </w:tr>
      <w:tr w:rsidR="004B4C85" w14:paraId="25B8A6CE" w14:textId="77777777" w:rsidTr="007E5039">
        <w:tc>
          <w:tcPr>
            <w:tcW w:w="3114" w:type="dxa"/>
          </w:tcPr>
          <w:p w14:paraId="3F006FA5" w14:textId="54F8BFE8" w:rsidR="004B4C85" w:rsidRPr="00D94730" w:rsidRDefault="00A82E01" w:rsidP="004A5D9C">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 xml:space="preserve">ATP production </w:t>
            </w:r>
            <w:r w:rsidR="004A5D9C">
              <w:rPr>
                <w:rFonts w:ascii="Calibri" w:eastAsia="Times New Roman" w:hAnsi="Calibri" w:cs="Arial"/>
                <w:color w:val="000000" w:themeColor="text1"/>
                <w:kern w:val="24"/>
                <w:szCs w:val="24"/>
              </w:rPr>
              <w:t>on Western diet</w:t>
            </w:r>
          </w:p>
        </w:tc>
        <w:tc>
          <w:tcPr>
            <w:tcW w:w="3685" w:type="dxa"/>
          </w:tcPr>
          <w:p w14:paraId="0EC7D45A" w14:textId="77777777" w:rsidR="004B4C85" w:rsidRPr="00D94730" w:rsidRDefault="004B4C85"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w:t>
            </w:r>
          </w:p>
        </w:tc>
        <w:tc>
          <w:tcPr>
            <w:tcW w:w="2552" w:type="dxa"/>
          </w:tcPr>
          <w:p w14:paraId="232A3825" w14:textId="77777777" w:rsidR="004B4C85" w:rsidRPr="00D94730" w:rsidRDefault="00A82E01" w:rsidP="004B4C85">
            <w:pPr>
              <w:rPr>
                <w:rFonts w:ascii="Calibri" w:eastAsia="Times New Roman" w:hAnsi="Calibri" w:cs="Arial"/>
                <w:color w:val="000000" w:themeColor="text1"/>
                <w:kern w:val="24"/>
                <w:szCs w:val="24"/>
              </w:rPr>
            </w:pPr>
            <w:proofErr w:type="spellStart"/>
            <w:r w:rsidRPr="00D94730">
              <w:rPr>
                <w:rFonts w:ascii="Calibri" w:eastAsia="Times New Roman" w:hAnsi="Calibri" w:cs="Arial"/>
                <w:color w:val="000000" w:themeColor="text1"/>
                <w:kern w:val="24"/>
                <w:szCs w:val="24"/>
              </w:rPr>
              <w:t>optimizeCbModel</w:t>
            </w:r>
            <w:proofErr w:type="spellEnd"/>
          </w:p>
        </w:tc>
      </w:tr>
      <w:tr w:rsidR="004B4C85" w14:paraId="08D26BC9" w14:textId="77777777" w:rsidTr="007E5039">
        <w:tc>
          <w:tcPr>
            <w:tcW w:w="3114" w:type="dxa"/>
          </w:tcPr>
          <w:p w14:paraId="37E3EBA0" w14:textId="527E58C1" w:rsidR="004B4C85" w:rsidRPr="00D94730" w:rsidRDefault="00A82E01" w:rsidP="007E5039">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 xml:space="preserve">Biomass </w:t>
            </w:r>
            <w:r w:rsidR="004A5D9C">
              <w:rPr>
                <w:rFonts w:ascii="Calibri" w:eastAsia="Times New Roman" w:hAnsi="Calibri" w:cs="Arial"/>
                <w:color w:val="000000" w:themeColor="text1"/>
                <w:kern w:val="24"/>
                <w:szCs w:val="24"/>
              </w:rPr>
              <w:t>on Western diet</w:t>
            </w:r>
          </w:p>
        </w:tc>
        <w:tc>
          <w:tcPr>
            <w:tcW w:w="3685" w:type="dxa"/>
          </w:tcPr>
          <w:p w14:paraId="3DD33B35" w14:textId="77777777" w:rsidR="004B4C85" w:rsidRPr="00D94730" w:rsidRDefault="004B4C85" w:rsidP="004B4C8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w:t>
            </w:r>
          </w:p>
        </w:tc>
        <w:tc>
          <w:tcPr>
            <w:tcW w:w="2552" w:type="dxa"/>
          </w:tcPr>
          <w:p w14:paraId="6B93312D" w14:textId="77777777" w:rsidR="004B4C85" w:rsidRPr="00D94730" w:rsidRDefault="00A82E01" w:rsidP="004B4C85">
            <w:pPr>
              <w:rPr>
                <w:rFonts w:ascii="Calibri" w:eastAsia="Times New Roman" w:hAnsi="Calibri" w:cs="Arial"/>
                <w:color w:val="000000" w:themeColor="text1"/>
                <w:kern w:val="24"/>
                <w:szCs w:val="24"/>
              </w:rPr>
            </w:pPr>
            <w:proofErr w:type="spellStart"/>
            <w:r w:rsidRPr="00D94730">
              <w:rPr>
                <w:rFonts w:ascii="Calibri" w:eastAsia="Times New Roman" w:hAnsi="Calibri" w:cs="Arial"/>
                <w:color w:val="000000" w:themeColor="text1"/>
                <w:kern w:val="24"/>
                <w:szCs w:val="24"/>
              </w:rPr>
              <w:t>optimizeCbModel</w:t>
            </w:r>
            <w:proofErr w:type="spellEnd"/>
          </w:p>
        </w:tc>
      </w:tr>
      <w:tr w:rsidR="00232881" w14:paraId="036593A3" w14:textId="77777777" w:rsidTr="007E5039">
        <w:tc>
          <w:tcPr>
            <w:tcW w:w="3114" w:type="dxa"/>
          </w:tcPr>
          <w:p w14:paraId="0B7DA8CF" w14:textId="77777777" w:rsidR="00232881" w:rsidRPr="00D94730" w:rsidRDefault="003834F4">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Carbon source usage</w:t>
            </w:r>
          </w:p>
        </w:tc>
        <w:tc>
          <w:tcPr>
            <w:tcW w:w="3685" w:type="dxa"/>
          </w:tcPr>
          <w:p w14:paraId="6EC1B5CF" w14:textId="77777777" w:rsidR="00232881" w:rsidRPr="00D94730" w:rsidRDefault="003834F4">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experimental data</w:t>
            </w:r>
          </w:p>
        </w:tc>
        <w:tc>
          <w:tcPr>
            <w:tcW w:w="2552" w:type="dxa"/>
          </w:tcPr>
          <w:p w14:paraId="1868B146" w14:textId="77777777" w:rsidR="00232881" w:rsidRPr="00D94730" w:rsidRDefault="003834F4">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8D27D5" w14:paraId="2F0F49FC" w14:textId="77777777" w:rsidTr="007E5039">
        <w:tc>
          <w:tcPr>
            <w:tcW w:w="3114" w:type="dxa"/>
          </w:tcPr>
          <w:p w14:paraId="6ADD9972" w14:textId="77777777" w:rsidR="008D27D5" w:rsidRPr="00D94730" w:rsidRDefault="00AD0134"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Fermentation products</w:t>
            </w:r>
          </w:p>
        </w:tc>
        <w:tc>
          <w:tcPr>
            <w:tcW w:w="3685" w:type="dxa"/>
          </w:tcPr>
          <w:p w14:paraId="5254A452" w14:textId="77777777" w:rsidR="008D27D5" w:rsidRPr="00D94730" w:rsidRDefault="00AD0134"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experimental data</w:t>
            </w:r>
          </w:p>
        </w:tc>
        <w:tc>
          <w:tcPr>
            <w:tcW w:w="2552" w:type="dxa"/>
          </w:tcPr>
          <w:p w14:paraId="1430CC03"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8D27D5" w14:paraId="7265479B" w14:textId="77777777" w:rsidTr="007E5039">
        <w:tc>
          <w:tcPr>
            <w:tcW w:w="3114" w:type="dxa"/>
          </w:tcPr>
          <w:p w14:paraId="7896198B" w14:textId="77777777" w:rsidR="008D27D5" w:rsidRPr="00D94730" w:rsidRDefault="0069578B"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Growth requirements</w:t>
            </w:r>
          </w:p>
        </w:tc>
        <w:tc>
          <w:tcPr>
            <w:tcW w:w="3685" w:type="dxa"/>
          </w:tcPr>
          <w:p w14:paraId="315ED0E6" w14:textId="77777777" w:rsidR="008D27D5" w:rsidRPr="00D94730" w:rsidRDefault="0069578B"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experimental data</w:t>
            </w:r>
          </w:p>
        </w:tc>
        <w:tc>
          <w:tcPr>
            <w:tcW w:w="2552" w:type="dxa"/>
          </w:tcPr>
          <w:p w14:paraId="1D80D482"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C36E43" w14:paraId="099B43A8" w14:textId="77777777" w:rsidTr="007E5039">
        <w:tc>
          <w:tcPr>
            <w:tcW w:w="3114" w:type="dxa"/>
          </w:tcPr>
          <w:p w14:paraId="45CB005D" w14:textId="4161524D" w:rsidR="00C36E43" w:rsidRPr="00D94730" w:rsidRDefault="00C36E43" w:rsidP="00C36E43">
            <w:pPr>
              <w:rPr>
                <w:rFonts w:ascii="Calibri" w:eastAsia="Times New Roman" w:hAnsi="Calibri" w:cs="Arial"/>
                <w:color w:val="000000" w:themeColor="text1"/>
                <w:kern w:val="24"/>
                <w:szCs w:val="24"/>
              </w:rPr>
            </w:pPr>
            <w:r>
              <w:rPr>
                <w:rFonts w:ascii="Calibri" w:eastAsia="Times New Roman" w:hAnsi="Calibri" w:cs="Arial"/>
                <w:color w:val="000000" w:themeColor="text1"/>
                <w:kern w:val="24"/>
                <w:szCs w:val="24"/>
              </w:rPr>
              <w:lastRenderedPageBreak/>
              <w:t>Growth on defined medium according to experimental data</w:t>
            </w:r>
          </w:p>
        </w:tc>
        <w:tc>
          <w:tcPr>
            <w:tcW w:w="3685" w:type="dxa"/>
          </w:tcPr>
          <w:p w14:paraId="17D9C6C8" w14:textId="03866908" w:rsidR="00C36E43" w:rsidRPr="00D94730" w:rsidRDefault="00C36E43" w:rsidP="00C36E43">
            <w:pPr>
              <w:rPr>
                <w:rFonts w:ascii="Calibri" w:eastAsia="Times New Roman" w:hAnsi="Calibri" w:cs="Arial"/>
                <w:color w:val="000000" w:themeColor="text1"/>
                <w:kern w:val="24"/>
                <w:szCs w:val="24"/>
              </w:rPr>
            </w:pPr>
            <w:r w:rsidRPr="00123315">
              <w:t>Reconstructions, experimental data</w:t>
            </w:r>
          </w:p>
        </w:tc>
        <w:tc>
          <w:tcPr>
            <w:tcW w:w="2552" w:type="dxa"/>
          </w:tcPr>
          <w:p w14:paraId="18AB95B7" w14:textId="5678157F" w:rsidR="00C36E43" w:rsidRPr="00D94730" w:rsidRDefault="00C36E43" w:rsidP="00C36E43">
            <w:pPr>
              <w:rPr>
                <w:rFonts w:ascii="Calibri" w:eastAsia="Times New Roman" w:hAnsi="Calibri" w:cs="Arial"/>
                <w:color w:val="000000" w:themeColor="text1"/>
                <w:kern w:val="24"/>
                <w:szCs w:val="24"/>
              </w:rPr>
            </w:pPr>
            <w:r w:rsidRPr="00123315">
              <w:t>In preparation</w:t>
            </w:r>
          </w:p>
        </w:tc>
      </w:tr>
      <w:tr w:rsidR="008D27D5" w14:paraId="746A417D" w14:textId="77777777" w:rsidTr="007E5039">
        <w:tc>
          <w:tcPr>
            <w:tcW w:w="3114" w:type="dxa"/>
          </w:tcPr>
          <w:p w14:paraId="3278F0FB" w14:textId="77777777" w:rsidR="008D27D5" w:rsidRPr="00D94730" w:rsidRDefault="009C0793"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B-vitamin biosynthesis</w:t>
            </w:r>
          </w:p>
        </w:tc>
        <w:tc>
          <w:tcPr>
            <w:tcW w:w="3685" w:type="dxa"/>
          </w:tcPr>
          <w:p w14:paraId="64C1A7C5" w14:textId="77777777" w:rsidR="008D27D5" w:rsidRPr="00D94730" w:rsidRDefault="009C0793"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 experimental data</w:t>
            </w:r>
          </w:p>
        </w:tc>
        <w:tc>
          <w:tcPr>
            <w:tcW w:w="2552" w:type="dxa"/>
          </w:tcPr>
          <w:p w14:paraId="744E218E"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8D27D5" w14:paraId="28F17379" w14:textId="77777777" w:rsidTr="007E5039">
        <w:tc>
          <w:tcPr>
            <w:tcW w:w="3114" w:type="dxa"/>
          </w:tcPr>
          <w:p w14:paraId="2B5F50D2" w14:textId="77777777" w:rsidR="008D27D5" w:rsidRPr="00D94730" w:rsidRDefault="009C0793"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B-vitamin secretion</w:t>
            </w:r>
          </w:p>
        </w:tc>
        <w:tc>
          <w:tcPr>
            <w:tcW w:w="3685" w:type="dxa"/>
          </w:tcPr>
          <w:p w14:paraId="02AC5E3C" w14:textId="77777777" w:rsidR="008D27D5" w:rsidRPr="00D94730" w:rsidRDefault="009C0793"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experimental data</w:t>
            </w:r>
          </w:p>
        </w:tc>
        <w:tc>
          <w:tcPr>
            <w:tcW w:w="2552" w:type="dxa"/>
          </w:tcPr>
          <w:p w14:paraId="29A7E463"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EB1589" w14:paraId="39D593B0" w14:textId="77777777" w:rsidTr="007E5039">
        <w:tc>
          <w:tcPr>
            <w:tcW w:w="3114" w:type="dxa"/>
          </w:tcPr>
          <w:p w14:paraId="51E7BAB4" w14:textId="77777777" w:rsidR="00EB1589" w:rsidRPr="00D94730" w:rsidRDefault="00EB1589" w:rsidP="00EB1589">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4-hydroxyproline dehydration</w:t>
            </w:r>
          </w:p>
        </w:tc>
        <w:tc>
          <w:tcPr>
            <w:tcW w:w="3685" w:type="dxa"/>
          </w:tcPr>
          <w:p w14:paraId="41F26BC0" w14:textId="77777777" w:rsidR="00EB1589" w:rsidRPr="00D94730" w:rsidRDefault="00EB1589" w:rsidP="00EB1589">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w:t>
            </w:r>
          </w:p>
        </w:tc>
        <w:tc>
          <w:tcPr>
            <w:tcW w:w="2552" w:type="dxa"/>
          </w:tcPr>
          <w:p w14:paraId="0C1C6EDC" w14:textId="77777777" w:rsidR="00EB1589" w:rsidRPr="00D94730" w:rsidRDefault="00EB1589" w:rsidP="00EB1589">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8D27D5" w14:paraId="7E732871" w14:textId="77777777" w:rsidTr="007E5039">
        <w:tc>
          <w:tcPr>
            <w:tcW w:w="3114" w:type="dxa"/>
          </w:tcPr>
          <w:p w14:paraId="518F8F64" w14:textId="77777777" w:rsidR="008D27D5" w:rsidRPr="00D94730" w:rsidRDefault="00DB61A6"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 xml:space="preserve">Bile acid </w:t>
            </w:r>
            <w:proofErr w:type="spellStart"/>
            <w:r w:rsidRPr="00D94730">
              <w:rPr>
                <w:rFonts w:ascii="Calibri" w:eastAsia="Times New Roman" w:hAnsi="Calibri" w:cs="Arial"/>
                <w:color w:val="000000" w:themeColor="text1"/>
                <w:kern w:val="24"/>
                <w:szCs w:val="24"/>
              </w:rPr>
              <w:t>deconjugation</w:t>
            </w:r>
            <w:proofErr w:type="spellEnd"/>
            <w:r w:rsidRPr="00D94730">
              <w:rPr>
                <w:rFonts w:ascii="Calibri" w:eastAsia="Times New Roman" w:hAnsi="Calibri" w:cs="Arial"/>
                <w:color w:val="000000" w:themeColor="text1"/>
                <w:kern w:val="24"/>
                <w:szCs w:val="24"/>
              </w:rPr>
              <w:t xml:space="preserve"> and conversion</w:t>
            </w:r>
          </w:p>
        </w:tc>
        <w:tc>
          <w:tcPr>
            <w:tcW w:w="3685" w:type="dxa"/>
          </w:tcPr>
          <w:p w14:paraId="0B7CE1F9" w14:textId="77777777" w:rsidR="008D27D5" w:rsidRPr="00D94730" w:rsidRDefault="00DB61A6"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w:t>
            </w:r>
          </w:p>
        </w:tc>
        <w:tc>
          <w:tcPr>
            <w:tcW w:w="2552" w:type="dxa"/>
          </w:tcPr>
          <w:p w14:paraId="50F5BD7C"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8D27D5" w14:paraId="07E77A77" w14:textId="77777777" w:rsidTr="007E5039">
        <w:tc>
          <w:tcPr>
            <w:tcW w:w="3114" w:type="dxa"/>
          </w:tcPr>
          <w:p w14:paraId="22E3748F" w14:textId="77777777" w:rsidR="008D27D5" w:rsidRPr="00D94730" w:rsidRDefault="00DB61A6"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Putrefaction</w:t>
            </w:r>
          </w:p>
        </w:tc>
        <w:tc>
          <w:tcPr>
            <w:tcW w:w="3685" w:type="dxa"/>
          </w:tcPr>
          <w:p w14:paraId="0AFB4F05" w14:textId="77777777" w:rsidR="008D27D5" w:rsidRPr="00D94730" w:rsidRDefault="00DB61A6"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w:t>
            </w:r>
          </w:p>
        </w:tc>
        <w:tc>
          <w:tcPr>
            <w:tcW w:w="2552" w:type="dxa"/>
          </w:tcPr>
          <w:p w14:paraId="661327B7" w14:textId="77777777" w:rsidR="008D27D5" w:rsidRPr="00D94730" w:rsidRDefault="008D27D5" w:rsidP="008D27D5">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DB61A6" w14:paraId="5EC673A9" w14:textId="77777777" w:rsidTr="007E5039">
        <w:tc>
          <w:tcPr>
            <w:tcW w:w="3114" w:type="dxa"/>
          </w:tcPr>
          <w:p w14:paraId="5651D8AF" w14:textId="77777777" w:rsidR="00DB61A6" w:rsidRPr="00D94730" w:rsidRDefault="00EB1589"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Aromatic amino acid degradation</w:t>
            </w:r>
          </w:p>
        </w:tc>
        <w:tc>
          <w:tcPr>
            <w:tcW w:w="3685" w:type="dxa"/>
          </w:tcPr>
          <w:p w14:paraId="1CF286EC" w14:textId="77777777" w:rsidR="00DB61A6" w:rsidRPr="00D94730" w:rsidRDefault="00DB61A6"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w:t>
            </w:r>
            <w:r w:rsidR="00A2655E" w:rsidRPr="00D94730">
              <w:rPr>
                <w:rFonts w:ascii="Calibri" w:eastAsia="Times New Roman" w:hAnsi="Calibri" w:cs="Arial"/>
                <w:color w:val="000000" w:themeColor="text1"/>
                <w:kern w:val="24"/>
                <w:szCs w:val="24"/>
              </w:rPr>
              <w:t>, experimental data</w:t>
            </w:r>
          </w:p>
        </w:tc>
        <w:tc>
          <w:tcPr>
            <w:tcW w:w="2552" w:type="dxa"/>
          </w:tcPr>
          <w:p w14:paraId="1F2EBAF1" w14:textId="77777777" w:rsidR="00DB61A6" w:rsidRPr="00D94730" w:rsidRDefault="00DB61A6"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r w:rsidR="00DB61A6" w14:paraId="1E009C34" w14:textId="77777777" w:rsidTr="007E5039">
        <w:tc>
          <w:tcPr>
            <w:tcW w:w="3114" w:type="dxa"/>
          </w:tcPr>
          <w:p w14:paraId="7E4FF880" w14:textId="77777777" w:rsidR="00DB61A6" w:rsidRPr="00D94730" w:rsidRDefault="00EB1589"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Mucin degradation</w:t>
            </w:r>
          </w:p>
        </w:tc>
        <w:tc>
          <w:tcPr>
            <w:tcW w:w="3685" w:type="dxa"/>
          </w:tcPr>
          <w:p w14:paraId="5CFD4C19" w14:textId="77777777" w:rsidR="00DB61A6" w:rsidRPr="00D94730" w:rsidRDefault="00DB61A6"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Reconstructions, comparative genomics</w:t>
            </w:r>
          </w:p>
        </w:tc>
        <w:tc>
          <w:tcPr>
            <w:tcW w:w="2552" w:type="dxa"/>
          </w:tcPr>
          <w:p w14:paraId="7C5D2FD3" w14:textId="77777777" w:rsidR="00DB61A6" w:rsidRPr="00D94730" w:rsidRDefault="00DB61A6" w:rsidP="00DB61A6">
            <w:pPr>
              <w:rPr>
                <w:rFonts w:ascii="Calibri" w:eastAsia="Times New Roman" w:hAnsi="Calibri" w:cs="Arial"/>
                <w:color w:val="000000" w:themeColor="text1"/>
                <w:kern w:val="24"/>
                <w:szCs w:val="24"/>
              </w:rPr>
            </w:pPr>
            <w:r w:rsidRPr="00D94730">
              <w:rPr>
                <w:rFonts w:ascii="Calibri" w:eastAsia="Times New Roman" w:hAnsi="Calibri" w:cs="Arial"/>
                <w:color w:val="000000" w:themeColor="text1"/>
                <w:kern w:val="24"/>
                <w:szCs w:val="24"/>
              </w:rPr>
              <w:t>In preparation</w:t>
            </w:r>
          </w:p>
        </w:tc>
      </w:tr>
    </w:tbl>
    <w:p w14:paraId="76479786" w14:textId="77777777" w:rsidR="0047049D" w:rsidRDefault="0047049D" w:rsidP="00F14FFD">
      <w:pPr>
        <w:jc w:val="both"/>
      </w:pPr>
    </w:p>
    <w:p w14:paraId="40D8A30E" w14:textId="2141066D" w:rsidR="00C17CB0" w:rsidRDefault="005C1AB5" w:rsidP="00C17CB0">
      <w:pPr>
        <w:jc w:val="both"/>
      </w:pPr>
      <w:r w:rsidRPr="005C1AB5">
        <w:rPr>
          <w:noProof/>
        </w:rPr>
        <w:drawing>
          <wp:inline distT="0" distB="0" distL="0" distR="0" wp14:anchorId="0EAA7D23" wp14:editId="46D58C1C">
            <wp:extent cx="5943600" cy="4457700"/>
            <wp:effectExtent l="19050" t="19050" r="19050" b="19050"/>
            <wp:docPr id="1" name="Picture 1" descr="Y:\Studies\Microbiome\Stefania\Microbiota_models\AGORA_ALL\Models\AGORA_June_2018_Update\FigureImprov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Studies\Microbiome\Stefania\Microbiota_models\AGORA_ALL\Models\AGORA_June_2018_Update\FigureImprovements.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solidFill>
                        <a:schemeClr val="tx1"/>
                      </a:solidFill>
                    </a:ln>
                  </pic:spPr>
                </pic:pic>
              </a:graphicData>
            </a:graphic>
          </wp:inline>
        </w:drawing>
      </w:r>
    </w:p>
    <w:p w14:paraId="51F4152B" w14:textId="5950CBD0" w:rsidR="0092250B" w:rsidRDefault="00C17CB0" w:rsidP="00DD23F4">
      <w:pPr>
        <w:jc w:val="both"/>
        <w:rPr>
          <w:b/>
        </w:rPr>
      </w:pPr>
      <w:r>
        <w:rPr>
          <w:b/>
        </w:rPr>
        <w:t xml:space="preserve">Figure </w:t>
      </w:r>
      <w:r w:rsidR="00344CB3">
        <w:rPr>
          <w:b/>
        </w:rPr>
        <w:t>3</w:t>
      </w:r>
      <w:r>
        <w:rPr>
          <w:b/>
        </w:rPr>
        <w:t xml:space="preserve">: Comparison of </w:t>
      </w:r>
      <w:r w:rsidR="002F644A">
        <w:rPr>
          <w:b/>
        </w:rPr>
        <w:t xml:space="preserve">false negative predictions for a) </w:t>
      </w:r>
      <w:r>
        <w:rPr>
          <w:b/>
        </w:rPr>
        <w:t xml:space="preserve">fermentation products, </w:t>
      </w:r>
      <w:r w:rsidR="002F644A">
        <w:rPr>
          <w:b/>
        </w:rPr>
        <w:t xml:space="preserve">b) </w:t>
      </w:r>
      <w:r>
        <w:rPr>
          <w:b/>
        </w:rPr>
        <w:t xml:space="preserve">carbon </w:t>
      </w:r>
      <w:r w:rsidR="002F644A">
        <w:rPr>
          <w:b/>
        </w:rPr>
        <w:t>sources, c) bile acids synthesized, and d) false negative predictions nutrient requirements in</w:t>
      </w:r>
      <w:r>
        <w:rPr>
          <w:b/>
        </w:rPr>
        <w:t xml:space="preserve"> the current version (AGORA 1.03) and the previous version (AGORA 1.02).</w:t>
      </w:r>
    </w:p>
    <w:p w14:paraId="0DFEA9CD" w14:textId="045A6E87" w:rsidR="0045739C" w:rsidRDefault="0045739C" w:rsidP="00D14632">
      <w:r>
        <w:br w:type="page"/>
      </w:r>
      <w:r>
        <w:lastRenderedPageBreak/>
        <w:t xml:space="preserve">The tests were carried out for the 818 reconstructions in the recent version (1.03) and the previous version (1.02). When performing the tests, a number of remaining false negative predictions for carbon sources and fermentation products, and false positives/ false negatives for growth requirements were found. Extensive curation of the corresponding AGORA reconstructions was performed to ensure that the corresponding reconstructions could take up all known carbon sources, produce all known fermentation products, and match known growth requirements. It was noted that many false negatives for growth requirements could not be corrected. This is due to an organism requiring a nutrient despite the biosynthesis pathway for the nutrient being present in its genome. Such discrepancies are challenging to curate against even in fully manually curated reconstructions </w:t>
      </w:r>
      <w:r>
        <w:fldChar w:fldCharType="begin">
          <w:fldData xml:space="preserve">PEVuZE5vdGU+PENpdGU+PEF1dGhvcj5UZXVzaW5rPC9BdXRob3I+PFllYXI+MjAwNTwvWWVhcj48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</w:fldData>
        </w:fldChar>
      </w:r>
      <w:r w:rsidR="001B2D36">
        <w:instrText xml:space="preserve"> ADDIN EN.CITE </w:instrText>
      </w:r>
      <w:r w:rsidR="001B2D36">
        <w:fldChar w:fldCharType="begin">
          <w:fldData xml:space="preserve">PEVuZE5vdGU+PENpdGU+PEF1dGhvcj5UZXVzaW5rPC9BdXRob3I+PFllYXI+MjAwNTwvWWVhcj48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</w:fldData>
        </w:fldChar>
      </w:r>
      <w:r w:rsidR="001B2D36">
        <w:instrText xml:space="preserve"> ADDIN EN.CITE.DATA </w:instrText>
      </w:r>
      <w:r w:rsidR="001B2D36">
        <w:fldChar w:fldCharType="end"/>
      </w:r>
      <w:r>
        <w:fldChar w:fldCharType="separate"/>
      </w:r>
      <w:r w:rsidR="001B2D36">
        <w:rPr>
          <w:noProof/>
        </w:rPr>
        <w:t>[25, 26]</w:t>
      </w:r>
      <w:r>
        <w:fldChar w:fldCharType="end"/>
      </w:r>
      <w:r>
        <w:t>. As a result of the extensive curation of growth requirements, all 279 AGORA 1.03 models with available experimental data were able to grow on the respective experimentally determined media compared with only 129 models in AGORA 1.02.</w:t>
      </w:r>
    </w:p>
    <w:p w14:paraId="7DC4CD80" w14:textId="77777777" w:rsidR="0045739C" w:rsidRDefault="0045739C" w:rsidP="0045739C">
      <w:pPr>
        <w:jc w:val="both"/>
      </w:pPr>
      <w:r>
        <w:t>Overall, as a result of the additional curation, the number of true positives was increased and the number of false negatives was decreased in version 1.03 compared with version 1.02 (Figure 3, Table 3). The sensitivity for all pathways was 1 (Table 3) demonstrating that all false negative predictions with the exception of false negative growth requirements were eliminated in AGORA 1.03.</w:t>
      </w:r>
    </w:p>
    <w:p w14:paraId="30FC2011" w14:textId="77777777" w:rsidR="0045739C" w:rsidRDefault="0045739C">
      <w:pPr>
        <w:rPr>
          <w:b/>
        </w:rPr>
      </w:pPr>
    </w:p>
    <w:p w14:paraId="1BDCFE98" w14:textId="77777777" w:rsidR="00641FB0" w:rsidRDefault="00641FB0">
      <w:r w:rsidRPr="0033461B">
        <w:rPr>
          <w:b/>
        </w:rPr>
        <w:t xml:space="preserve">Table </w:t>
      </w:r>
      <w:r w:rsidR="0092250B">
        <w:rPr>
          <w:b/>
        </w:rPr>
        <w:t>3</w:t>
      </w:r>
      <w:r>
        <w:t xml:space="preserve">: </w:t>
      </w:r>
      <w:r w:rsidR="0021304F">
        <w:t>Comparison</w:t>
      </w:r>
      <w:r w:rsidR="00174229">
        <w:t xml:space="preserve"> in</w:t>
      </w:r>
      <w:r w:rsidR="00BA42BB">
        <w:t xml:space="preserve"> predictive potential</w:t>
      </w:r>
      <w:r w:rsidR="00174229">
        <w:t xml:space="preserve"> in the current version (1.03) compared with the previous version (1.02) of AGORA.</w:t>
      </w:r>
      <w:r w:rsidR="00323F42">
        <w:t xml:space="preserve"> </w:t>
      </w:r>
      <w:proofErr w:type="spellStart"/>
      <w:r w:rsidR="00323F42">
        <w:t>n.d.</w:t>
      </w:r>
      <w:proofErr w:type="spellEnd"/>
      <w:r w:rsidR="00323F42">
        <w:t>=not determined.</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12"/>
        <w:gridCol w:w="1189"/>
        <w:gridCol w:w="1190"/>
        <w:gridCol w:w="1190"/>
        <w:gridCol w:w="1189"/>
        <w:gridCol w:w="1190"/>
        <w:gridCol w:w="1190"/>
      </w:tblGrid>
      <w:tr w:rsidR="00641FB0" w:rsidRPr="00641FB0" w14:paraId="625645B5" w14:textId="77777777" w:rsidTr="00E95128">
        <w:trPr>
          <w:trHeight w:val="300"/>
        </w:trPr>
        <w:tc>
          <w:tcPr>
            <w:tcW w:w="2212" w:type="dxa"/>
            <w:shd w:val="clear" w:color="auto" w:fill="auto"/>
            <w:noWrap/>
            <w:vAlign w:val="bottom"/>
            <w:hideMark/>
          </w:tcPr>
          <w:p w14:paraId="081FDD3F" w14:textId="77777777" w:rsidR="00641FB0" w:rsidRPr="00641FB0" w:rsidRDefault="00641FB0" w:rsidP="00641FB0">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Feature</w:t>
            </w:r>
          </w:p>
        </w:tc>
        <w:tc>
          <w:tcPr>
            <w:tcW w:w="1189" w:type="dxa"/>
            <w:shd w:val="clear" w:color="auto" w:fill="auto"/>
            <w:noWrap/>
            <w:vAlign w:val="bottom"/>
            <w:hideMark/>
          </w:tcPr>
          <w:p w14:paraId="49776D10" w14:textId="77777777" w:rsidR="00641FB0" w:rsidRPr="00641FB0" w:rsidRDefault="00641FB0" w:rsidP="009039FC">
            <w:pPr>
              <w:spacing w:after="0" w:line="240" w:lineRule="auto"/>
              <w:jc w:val="center"/>
              <w:rPr>
                <w:rFonts w:ascii="Calibri" w:eastAsia="Times New Roman" w:hAnsi="Calibri" w:cs="Times New Roman"/>
                <w:b/>
                <w:color w:val="000000"/>
              </w:rPr>
            </w:pPr>
            <w:r w:rsidRPr="009039FC">
              <w:rPr>
                <w:rFonts w:ascii="Calibri" w:eastAsia="Times New Roman" w:hAnsi="Calibri" w:cs="Times New Roman"/>
                <w:b/>
                <w:color w:val="000000"/>
              </w:rPr>
              <w:t>Sensitivity</w:t>
            </w:r>
          </w:p>
        </w:tc>
        <w:tc>
          <w:tcPr>
            <w:tcW w:w="1190" w:type="dxa"/>
            <w:shd w:val="clear" w:color="auto" w:fill="auto"/>
            <w:noWrap/>
            <w:vAlign w:val="bottom"/>
            <w:hideMark/>
          </w:tcPr>
          <w:p w14:paraId="059FDAFA" w14:textId="77777777" w:rsidR="00641FB0" w:rsidRPr="00641FB0" w:rsidRDefault="00641FB0" w:rsidP="009039FC">
            <w:pPr>
              <w:spacing w:after="0" w:line="240" w:lineRule="auto"/>
              <w:jc w:val="center"/>
              <w:rPr>
                <w:rFonts w:ascii="Calibri" w:eastAsia="Times New Roman" w:hAnsi="Calibri" w:cs="Times New Roman"/>
                <w:b/>
                <w:color w:val="000000"/>
              </w:rPr>
            </w:pPr>
            <w:r w:rsidRPr="00641FB0">
              <w:rPr>
                <w:rFonts w:ascii="Calibri" w:eastAsia="Times New Roman" w:hAnsi="Calibri" w:cs="Times New Roman"/>
                <w:b/>
                <w:color w:val="000000"/>
              </w:rPr>
              <w:t>Specificity</w:t>
            </w:r>
          </w:p>
        </w:tc>
        <w:tc>
          <w:tcPr>
            <w:tcW w:w="1190" w:type="dxa"/>
            <w:shd w:val="clear" w:color="auto" w:fill="auto"/>
            <w:noWrap/>
            <w:vAlign w:val="bottom"/>
            <w:hideMark/>
          </w:tcPr>
          <w:p w14:paraId="60A06C54" w14:textId="77777777" w:rsidR="00641FB0" w:rsidRPr="00641FB0" w:rsidRDefault="00641FB0" w:rsidP="009039FC">
            <w:pPr>
              <w:spacing w:after="0" w:line="240" w:lineRule="auto"/>
              <w:jc w:val="center"/>
              <w:rPr>
                <w:rFonts w:ascii="Calibri" w:eastAsia="Times New Roman" w:hAnsi="Calibri" w:cs="Times New Roman"/>
                <w:b/>
                <w:color w:val="000000"/>
              </w:rPr>
            </w:pPr>
            <w:r w:rsidRPr="00641FB0">
              <w:rPr>
                <w:rFonts w:ascii="Calibri" w:eastAsia="Times New Roman" w:hAnsi="Calibri" w:cs="Times New Roman"/>
                <w:b/>
                <w:color w:val="000000"/>
              </w:rPr>
              <w:t>Accuracy</w:t>
            </w:r>
          </w:p>
        </w:tc>
        <w:tc>
          <w:tcPr>
            <w:tcW w:w="1189" w:type="dxa"/>
            <w:shd w:val="clear" w:color="auto" w:fill="auto"/>
            <w:noWrap/>
            <w:vAlign w:val="bottom"/>
            <w:hideMark/>
          </w:tcPr>
          <w:p w14:paraId="0568C59C" w14:textId="77777777" w:rsidR="00641FB0" w:rsidRPr="00641FB0" w:rsidRDefault="00641FB0" w:rsidP="009039FC">
            <w:pPr>
              <w:spacing w:after="0" w:line="240" w:lineRule="auto"/>
              <w:jc w:val="center"/>
              <w:rPr>
                <w:rFonts w:ascii="Calibri" w:eastAsia="Times New Roman" w:hAnsi="Calibri" w:cs="Times New Roman"/>
                <w:b/>
                <w:color w:val="000000"/>
              </w:rPr>
            </w:pPr>
            <w:r w:rsidRPr="00641FB0">
              <w:rPr>
                <w:rFonts w:ascii="Calibri" w:eastAsia="Times New Roman" w:hAnsi="Calibri" w:cs="Times New Roman"/>
                <w:b/>
                <w:color w:val="000000"/>
              </w:rPr>
              <w:t>Sensitivity</w:t>
            </w:r>
          </w:p>
        </w:tc>
        <w:tc>
          <w:tcPr>
            <w:tcW w:w="1190" w:type="dxa"/>
            <w:shd w:val="clear" w:color="auto" w:fill="auto"/>
            <w:noWrap/>
            <w:vAlign w:val="bottom"/>
            <w:hideMark/>
          </w:tcPr>
          <w:p w14:paraId="1F71A526" w14:textId="77777777" w:rsidR="00641FB0" w:rsidRPr="00641FB0" w:rsidRDefault="00641FB0" w:rsidP="009039FC">
            <w:pPr>
              <w:spacing w:after="0" w:line="240" w:lineRule="auto"/>
              <w:jc w:val="center"/>
              <w:rPr>
                <w:rFonts w:ascii="Calibri" w:eastAsia="Times New Roman" w:hAnsi="Calibri" w:cs="Times New Roman"/>
                <w:b/>
                <w:color w:val="000000"/>
              </w:rPr>
            </w:pPr>
            <w:r w:rsidRPr="00641FB0">
              <w:rPr>
                <w:rFonts w:ascii="Calibri" w:eastAsia="Times New Roman" w:hAnsi="Calibri" w:cs="Times New Roman"/>
                <w:b/>
                <w:color w:val="000000"/>
              </w:rPr>
              <w:t>Specificity</w:t>
            </w:r>
          </w:p>
        </w:tc>
        <w:tc>
          <w:tcPr>
            <w:tcW w:w="1190" w:type="dxa"/>
            <w:shd w:val="clear" w:color="auto" w:fill="auto"/>
            <w:noWrap/>
            <w:vAlign w:val="bottom"/>
            <w:hideMark/>
          </w:tcPr>
          <w:p w14:paraId="65D97479" w14:textId="77777777" w:rsidR="00641FB0" w:rsidRPr="00641FB0" w:rsidRDefault="00641FB0" w:rsidP="009039FC">
            <w:pPr>
              <w:spacing w:after="0" w:line="240" w:lineRule="auto"/>
              <w:jc w:val="center"/>
              <w:rPr>
                <w:rFonts w:ascii="Calibri" w:eastAsia="Times New Roman" w:hAnsi="Calibri" w:cs="Times New Roman"/>
                <w:b/>
                <w:color w:val="000000"/>
              </w:rPr>
            </w:pPr>
            <w:r w:rsidRPr="00641FB0">
              <w:rPr>
                <w:rFonts w:ascii="Calibri" w:eastAsia="Times New Roman" w:hAnsi="Calibri" w:cs="Times New Roman"/>
                <w:b/>
                <w:color w:val="000000"/>
              </w:rPr>
              <w:t>Accuracy</w:t>
            </w:r>
          </w:p>
        </w:tc>
      </w:tr>
      <w:tr w:rsidR="00641FB0" w:rsidRPr="00641FB0" w14:paraId="28D908F5" w14:textId="77777777" w:rsidTr="00E95128">
        <w:trPr>
          <w:trHeight w:val="300"/>
        </w:trPr>
        <w:tc>
          <w:tcPr>
            <w:tcW w:w="2212" w:type="dxa"/>
            <w:shd w:val="clear" w:color="auto" w:fill="auto"/>
            <w:noWrap/>
            <w:vAlign w:val="bottom"/>
          </w:tcPr>
          <w:p w14:paraId="22BD2558" w14:textId="77777777" w:rsidR="00641FB0" w:rsidRPr="009039FC" w:rsidRDefault="00641FB0" w:rsidP="00641FB0">
            <w:pPr>
              <w:spacing w:after="0" w:line="240" w:lineRule="auto"/>
              <w:rPr>
                <w:rFonts w:ascii="Calibri" w:eastAsia="Times New Roman" w:hAnsi="Calibri" w:cs="Times New Roman"/>
                <w:b/>
                <w:color w:val="000000"/>
              </w:rPr>
            </w:pPr>
          </w:p>
        </w:tc>
        <w:tc>
          <w:tcPr>
            <w:tcW w:w="3569" w:type="dxa"/>
            <w:gridSpan w:val="3"/>
            <w:shd w:val="clear" w:color="auto" w:fill="auto"/>
            <w:noWrap/>
            <w:vAlign w:val="bottom"/>
          </w:tcPr>
          <w:p w14:paraId="4D4E6CB9" w14:textId="1CF514FA" w:rsidR="00641FB0" w:rsidRPr="009039FC" w:rsidRDefault="00641FB0" w:rsidP="00EB0313">
            <w:pPr>
              <w:spacing w:after="0" w:line="240" w:lineRule="auto"/>
              <w:jc w:val="center"/>
              <w:rPr>
                <w:rFonts w:ascii="Calibri" w:eastAsia="Times New Roman" w:hAnsi="Calibri" w:cs="Times New Roman"/>
                <w:b/>
                <w:color w:val="000000"/>
              </w:rPr>
            </w:pPr>
            <w:r w:rsidRPr="009039FC">
              <w:rPr>
                <w:rFonts w:ascii="Calibri" w:eastAsia="Times New Roman" w:hAnsi="Calibri" w:cs="Times New Roman"/>
                <w:b/>
                <w:color w:val="000000"/>
              </w:rPr>
              <w:t>AGORA 1.03 (</w:t>
            </w:r>
            <w:r w:rsidR="00EB0313">
              <w:rPr>
                <w:rFonts w:ascii="Calibri" w:eastAsia="Times New Roman" w:hAnsi="Calibri" w:cs="Times New Roman"/>
                <w:b/>
                <w:color w:val="000000"/>
              </w:rPr>
              <w:t>01/2019</w:t>
            </w:r>
            <w:r w:rsidRPr="009039FC">
              <w:rPr>
                <w:rFonts w:ascii="Calibri" w:eastAsia="Times New Roman" w:hAnsi="Calibri" w:cs="Times New Roman"/>
                <w:b/>
                <w:color w:val="000000"/>
              </w:rPr>
              <w:t>)</w:t>
            </w:r>
          </w:p>
        </w:tc>
        <w:tc>
          <w:tcPr>
            <w:tcW w:w="3569" w:type="dxa"/>
            <w:gridSpan w:val="3"/>
            <w:shd w:val="clear" w:color="auto" w:fill="auto"/>
            <w:noWrap/>
            <w:vAlign w:val="bottom"/>
          </w:tcPr>
          <w:p w14:paraId="54ADC12F" w14:textId="77777777" w:rsidR="00641FB0" w:rsidRPr="009039FC" w:rsidRDefault="00641FB0" w:rsidP="009039FC">
            <w:pPr>
              <w:spacing w:after="0" w:line="240" w:lineRule="auto"/>
              <w:jc w:val="center"/>
              <w:rPr>
                <w:rFonts w:ascii="Calibri" w:eastAsia="Times New Roman" w:hAnsi="Calibri" w:cs="Times New Roman"/>
                <w:b/>
                <w:color w:val="000000"/>
              </w:rPr>
            </w:pPr>
            <w:r w:rsidRPr="009039FC">
              <w:rPr>
                <w:rFonts w:ascii="Calibri" w:eastAsia="Times New Roman" w:hAnsi="Calibri" w:cs="Times New Roman"/>
                <w:b/>
                <w:color w:val="000000"/>
              </w:rPr>
              <w:t>AGORA 1.02 (02/2018)</w:t>
            </w:r>
          </w:p>
        </w:tc>
      </w:tr>
      <w:tr w:rsidR="00DB6581" w:rsidRPr="00641FB0" w14:paraId="2DE519CA" w14:textId="77777777" w:rsidTr="00E43E18">
        <w:trPr>
          <w:trHeight w:val="300"/>
        </w:trPr>
        <w:tc>
          <w:tcPr>
            <w:tcW w:w="2212" w:type="dxa"/>
            <w:shd w:val="clear" w:color="auto" w:fill="auto"/>
            <w:noWrap/>
            <w:vAlign w:val="bottom"/>
            <w:hideMark/>
          </w:tcPr>
          <w:p w14:paraId="29397386"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Aromatic amino acid degradation</w:t>
            </w:r>
          </w:p>
        </w:tc>
        <w:tc>
          <w:tcPr>
            <w:tcW w:w="1189" w:type="dxa"/>
            <w:shd w:val="clear" w:color="auto" w:fill="auto"/>
            <w:noWrap/>
            <w:hideMark/>
          </w:tcPr>
          <w:p w14:paraId="1C11B153" w14:textId="5A2325DE"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6DCC883A" w14:textId="260122CD"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5A93196C" w14:textId="783E1CC8"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584323EB" w14:textId="7F831AD7" w:rsidR="00DB6581" w:rsidRPr="00641FB0" w:rsidRDefault="00DB6581" w:rsidP="00DB6581">
            <w:pPr>
              <w:spacing w:after="0" w:line="240" w:lineRule="auto"/>
              <w:jc w:val="center"/>
              <w:rPr>
                <w:rFonts w:ascii="Calibri" w:eastAsia="Times New Roman" w:hAnsi="Calibri" w:cs="Times New Roman"/>
                <w:color w:val="000000"/>
              </w:rPr>
            </w:pPr>
            <w:r w:rsidRPr="004D5454">
              <w:t>0.20</w:t>
            </w:r>
          </w:p>
        </w:tc>
        <w:tc>
          <w:tcPr>
            <w:tcW w:w="1190" w:type="dxa"/>
            <w:shd w:val="clear" w:color="auto" w:fill="auto"/>
            <w:noWrap/>
            <w:hideMark/>
          </w:tcPr>
          <w:p w14:paraId="22C5C67D" w14:textId="7C374121"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185C7444" w14:textId="6D56EBCA"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r w:rsidR="00DB6581" w:rsidRPr="00641FB0" w14:paraId="5140ABD8" w14:textId="77777777" w:rsidTr="00E43E18">
        <w:trPr>
          <w:trHeight w:val="300"/>
        </w:trPr>
        <w:tc>
          <w:tcPr>
            <w:tcW w:w="2212" w:type="dxa"/>
            <w:shd w:val="clear" w:color="auto" w:fill="auto"/>
            <w:noWrap/>
            <w:vAlign w:val="bottom"/>
            <w:hideMark/>
          </w:tcPr>
          <w:p w14:paraId="491B1FFE"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Bile acid biosynthesis</w:t>
            </w:r>
          </w:p>
        </w:tc>
        <w:tc>
          <w:tcPr>
            <w:tcW w:w="1189" w:type="dxa"/>
            <w:shd w:val="clear" w:color="auto" w:fill="auto"/>
            <w:noWrap/>
            <w:hideMark/>
          </w:tcPr>
          <w:p w14:paraId="30A7234C" w14:textId="3ADA99A9"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1701F427" w14:textId="6172F264"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410031F7" w14:textId="062E28A8"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3F89BA9B" w14:textId="5C191E35" w:rsidR="00DB6581" w:rsidRPr="00641FB0" w:rsidRDefault="00DB6581" w:rsidP="00DB6581">
            <w:pPr>
              <w:spacing w:after="0" w:line="240" w:lineRule="auto"/>
              <w:jc w:val="center"/>
              <w:rPr>
                <w:rFonts w:ascii="Calibri" w:eastAsia="Times New Roman" w:hAnsi="Calibri" w:cs="Times New Roman"/>
                <w:color w:val="000000"/>
              </w:rPr>
            </w:pPr>
            <w:r w:rsidRPr="004D5454">
              <w:t>0.87</w:t>
            </w:r>
          </w:p>
        </w:tc>
        <w:tc>
          <w:tcPr>
            <w:tcW w:w="1190" w:type="dxa"/>
            <w:shd w:val="clear" w:color="auto" w:fill="auto"/>
            <w:noWrap/>
            <w:hideMark/>
          </w:tcPr>
          <w:p w14:paraId="21C8990A" w14:textId="48C6478A"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27A3C81C" w14:textId="70E75C17"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r w:rsidR="00DB6581" w:rsidRPr="00641FB0" w14:paraId="2062143E" w14:textId="77777777" w:rsidTr="00E43E18">
        <w:trPr>
          <w:trHeight w:val="300"/>
        </w:trPr>
        <w:tc>
          <w:tcPr>
            <w:tcW w:w="2212" w:type="dxa"/>
            <w:shd w:val="clear" w:color="auto" w:fill="auto"/>
            <w:noWrap/>
            <w:vAlign w:val="bottom"/>
            <w:hideMark/>
          </w:tcPr>
          <w:p w14:paraId="390D56DC"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Carbon sources</w:t>
            </w:r>
          </w:p>
        </w:tc>
        <w:tc>
          <w:tcPr>
            <w:tcW w:w="1189" w:type="dxa"/>
            <w:shd w:val="clear" w:color="auto" w:fill="auto"/>
            <w:noWrap/>
            <w:hideMark/>
          </w:tcPr>
          <w:p w14:paraId="4FCA0425" w14:textId="77B7FB6B"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140DF18F" w14:textId="5DF6F42A"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75F8C6EC" w14:textId="6E58AC92"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63F452FA" w14:textId="0F16EF7D" w:rsidR="00DB6581" w:rsidRPr="00641FB0" w:rsidRDefault="00DB6581" w:rsidP="00DB6581">
            <w:pPr>
              <w:spacing w:after="0" w:line="240" w:lineRule="auto"/>
              <w:jc w:val="center"/>
              <w:rPr>
                <w:rFonts w:ascii="Calibri" w:eastAsia="Times New Roman" w:hAnsi="Calibri" w:cs="Times New Roman"/>
                <w:color w:val="000000"/>
              </w:rPr>
            </w:pPr>
            <w:r w:rsidRPr="004D5454">
              <w:t>0.98</w:t>
            </w:r>
          </w:p>
        </w:tc>
        <w:tc>
          <w:tcPr>
            <w:tcW w:w="1190" w:type="dxa"/>
            <w:shd w:val="clear" w:color="auto" w:fill="auto"/>
            <w:noWrap/>
            <w:hideMark/>
          </w:tcPr>
          <w:p w14:paraId="2F203BC7" w14:textId="390C0B82"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02A21DE9" w14:textId="240038DF"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r w:rsidR="00DB6581" w:rsidRPr="00641FB0" w14:paraId="1C9F98A8" w14:textId="77777777" w:rsidTr="00E43E18">
        <w:trPr>
          <w:trHeight w:val="300"/>
        </w:trPr>
        <w:tc>
          <w:tcPr>
            <w:tcW w:w="2212" w:type="dxa"/>
            <w:shd w:val="clear" w:color="auto" w:fill="auto"/>
            <w:noWrap/>
            <w:vAlign w:val="bottom"/>
            <w:hideMark/>
          </w:tcPr>
          <w:p w14:paraId="6DAF4286"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Fermentation products</w:t>
            </w:r>
          </w:p>
        </w:tc>
        <w:tc>
          <w:tcPr>
            <w:tcW w:w="1189" w:type="dxa"/>
            <w:shd w:val="clear" w:color="auto" w:fill="auto"/>
            <w:noWrap/>
            <w:hideMark/>
          </w:tcPr>
          <w:p w14:paraId="779801C4" w14:textId="097963D8"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1D88BC68" w14:textId="1653BF66"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21B0B388" w14:textId="7B4C157C"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12E42267" w14:textId="4A724C6E" w:rsidR="00DB6581" w:rsidRPr="00641FB0" w:rsidRDefault="00DB6581" w:rsidP="00DB6581">
            <w:pPr>
              <w:spacing w:after="0" w:line="240" w:lineRule="auto"/>
              <w:jc w:val="center"/>
              <w:rPr>
                <w:rFonts w:ascii="Calibri" w:eastAsia="Times New Roman" w:hAnsi="Calibri" w:cs="Times New Roman"/>
                <w:color w:val="000000"/>
              </w:rPr>
            </w:pPr>
            <w:r w:rsidRPr="004D5454">
              <w:t>0.99</w:t>
            </w:r>
          </w:p>
        </w:tc>
        <w:tc>
          <w:tcPr>
            <w:tcW w:w="1190" w:type="dxa"/>
            <w:shd w:val="clear" w:color="auto" w:fill="auto"/>
            <w:noWrap/>
            <w:hideMark/>
          </w:tcPr>
          <w:p w14:paraId="55089385" w14:textId="57768C39"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451047CF" w14:textId="470C0B8E"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r w:rsidR="00DB6581" w:rsidRPr="00641FB0" w14:paraId="41C3B78C" w14:textId="77777777" w:rsidTr="00E43E18">
        <w:trPr>
          <w:trHeight w:val="300"/>
        </w:trPr>
        <w:tc>
          <w:tcPr>
            <w:tcW w:w="2212" w:type="dxa"/>
            <w:shd w:val="clear" w:color="auto" w:fill="auto"/>
            <w:noWrap/>
            <w:vAlign w:val="bottom"/>
            <w:hideMark/>
          </w:tcPr>
          <w:p w14:paraId="31B0314F"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Nutrient requirements</w:t>
            </w:r>
          </w:p>
        </w:tc>
        <w:tc>
          <w:tcPr>
            <w:tcW w:w="1189" w:type="dxa"/>
            <w:shd w:val="clear" w:color="auto" w:fill="auto"/>
            <w:noWrap/>
            <w:hideMark/>
          </w:tcPr>
          <w:p w14:paraId="4F607A17" w14:textId="66ACA1E9" w:rsidR="00DB6581" w:rsidRPr="00641FB0" w:rsidRDefault="00DB6581" w:rsidP="00DB6581">
            <w:pPr>
              <w:spacing w:after="0" w:line="240" w:lineRule="auto"/>
              <w:jc w:val="center"/>
              <w:rPr>
                <w:rFonts w:ascii="Calibri" w:eastAsia="Times New Roman" w:hAnsi="Calibri" w:cs="Times New Roman"/>
                <w:color w:val="000000"/>
              </w:rPr>
            </w:pPr>
            <w:r w:rsidRPr="004D5454">
              <w:t>0.54</w:t>
            </w:r>
          </w:p>
        </w:tc>
        <w:tc>
          <w:tcPr>
            <w:tcW w:w="1190" w:type="dxa"/>
            <w:shd w:val="clear" w:color="auto" w:fill="auto"/>
            <w:noWrap/>
            <w:hideMark/>
          </w:tcPr>
          <w:p w14:paraId="4338AEC1" w14:textId="42A57BF6"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7094F941" w14:textId="1F6A2F31" w:rsidR="00DB6581" w:rsidRPr="00641FB0" w:rsidRDefault="00DB6581" w:rsidP="00DB6581">
            <w:pPr>
              <w:spacing w:after="0" w:line="240" w:lineRule="auto"/>
              <w:jc w:val="center"/>
              <w:rPr>
                <w:rFonts w:ascii="Calibri" w:eastAsia="Times New Roman" w:hAnsi="Calibri" w:cs="Times New Roman"/>
                <w:color w:val="000000"/>
              </w:rPr>
            </w:pPr>
            <w:r w:rsidRPr="004D5454">
              <w:t>0.99</w:t>
            </w:r>
          </w:p>
        </w:tc>
        <w:tc>
          <w:tcPr>
            <w:tcW w:w="1189" w:type="dxa"/>
            <w:shd w:val="clear" w:color="auto" w:fill="auto"/>
            <w:noWrap/>
            <w:hideMark/>
          </w:tcPr>
          <w:p w14:paraId="1E2B15F8" w14:textId="0BCB5331" w:rsidR="00DB6581" w:rsidRPr="00641FB0" w:rsidRDefault="00DB6581" w:rsidP="00DB6581">
            <w:pPr>
              <w:spacing w:after="0" w:line="240" w:lineRule="auto"/>
              <w:jc w:val="center"/>
              <w:rPr>
                <w:rFonts w:ascii="Calibri" w:eastAsia="Times New Roman" w:hAnsi="Calibri" w:cs="Times New Roman"/>
                <w:color w:val="000000"/>
              </w:rPr>
            </w:pPr>
            <w:r w:rsidRPr="004D5454">
              <w:t>0.55</w:t>
            </w:r>
          </w:p>
        </w:tc>
        <w:tc>
          <w:tcPr>
            <w:tcW w:w="1190" w:type="dxa"/>
            <w:shd w:val="clear" w:color="auto" w:fill="auto"/>
            <w:noWrap/>
            <w:hideMark/>
          </w:tcPr>
          <w:p w14:paraId="75F69F89" w14:textId="379357F7" w:rsidR="00DB6581" w:rsidRPr="00641FB0" w:rsidRDefault="00DB6581" w:rsidP="00DB6581">
            <w:pPr>
              <w:spacing w:after="0" w:line="240" w:lineRule="auto"/>
              <w:jc w:val="center"/>
              <w:rPr>
                <w:rFonts w:ascii="Calibri" w:eastAsia="Times New Roman" w:hAnsi="Calibri" w:cs="Times New Roman"/>
                <w:color w:val="000000"/>
              </w:rPr>
            </w:pPr>
            <w:r w:rsidRPr="004D5454">
              <w:t>0.97</w:t>
            </w:r>
          </w:p>
        </w:tc>
        <w:tc>
          <w:tcPr>
            <w:tcW w:w="1190" w:type="dxa"/>
            <w:shd w:val="clear" w:color="auto" w:fill="auto"/>
            <w:noWrap/>
            <w:hideMark/>
          </w:tcPr>
          <w:p w14:paraId="11533FD0" w14:textId="3493DAC0" w:rsidR="00DB6581" w:rsidRPr="00641FB0" w:rsidRDefault="00DB6581" w:rsidP="00DB6581">
            <w:pPr>
              <w:spacing w:after="0" w:line="240" w:lineRule="auto"/>
              <w:jc w:val="center"/>
              <w:rPr>
                <w:rFonts w:ascii="Calibri" w:eastAsia="Times New Roman" w:hAnsi="Calibri" w:cs="Times New Roman"/>
                <w:color w:val="000000"/>
              </w:rPr>
            </w:pPr>
            <w:r w:rsidRPr="004D5454">
              <w:t>0.96</w:t>
            </w:r>
          </w:p>
        </w:tc>
      </w:tr>
      <w:tr w:rsidR="00DB6581" w:rsidRPr="00641FB0" w14:paraId="4E8C9104" w14:textId="77777777" w:rsidTr="00E43E18">
        <w:trPr>
          <w:trHeight w:val="300"/>
        </w:trPr>
        <w:tc>
          <w:tcPr>
            <w:tcW w:w="2212" w:type="dxa"/>
            <w:shd w:val="clear" w:color="auto" w:fill="auto"/>
            <w:noWrap/>
            <w:vAlign w:val="bottom"/>
            <w:hideMark/>
          </w:tcPr>
          <w:p w14:paraId="0C655D6A"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Putrefaction pathways</w:t>
            </w:r>
          </w:p>
        </w:tc>
        <w:tc>
          <w:tcPr>
            <w:tcW w:w="1189" w:type="dxa"/>
            <w:shd w:val="clear" w:color="auto" w:fill="auto"/>
            <w:noWrap/>
            <w:hideMark/>
          </w:tcPr>
          <w:p w14:paraId="27BD6009" w14:textId="38EACD4F"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2719F969" w14:textId="1A0463C6"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2A81F734" w14:textId="4BE15CEB"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56F5595C" w14:textId="3658D904" w:rsidR="00DB6581" w:rsidRPr="00641FB0" w:rsidRDefault="00DB6581" w:rsidP="00DB6581">
            <w:pPr>
              <w:spacing w:after="0" w:line="240" w:lineRule="auto"/>
              <w:jc w:val="center"/>
              <w:rPr>
                <w:rFonts w:ascii="Calibri" w:eastAsia="Times New Roman" w:hAnsi="Calibri" w:cs="Times New Roman"/>
                <w:color w:val="000000"/>
              </w:rPr>
            </w:pPr>
            <w:r w:rsidRPr="004D5454">
              <w:t>0.24</w:t>
            </w:r>
          </w:p>
        </w:tc>
        <w:tc>
          <w:tcPr>
            <w:tcW w:w="1190" w:type="dxa"/>
            <w:shd w:val="clear" w:color="auto" w:fill="auto"/>
            <w:noWrap/>
            <w:hideMark/>
          </w:tcPr>
          <w:p w14:paraId="1D72059A" w14:textId="1691931D"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3A4D9CFE" w14:textId="592FF0DC"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r w:rsidR="00DB6581" w:rsidRPr="00641FB0" w14:paraId="689FC585" w14:textId="77777777" w:rsidTr="00E43E18">
        <w:trPr>
          <w:trHeight w:val="300"/>
        </w:trPr>
        <w:tc>
          <w:tcPr>
            <w:tcW w:w="2212" w:type="dxa"/>
            <w:shd w:val="clear" w:color="auto" w:fill="auto"/>
            <w:noWrap/>
            <w:vAlign w:val="bottom"/>
            <w:hideMark/>
          </w:tcPr>
          <w:p w14:paraId="01A43101" w14:textId="77777777" w:rsidR="00DB6581" w:rsidRPr="00641FB0" w:rsidRDefault="00DB6581" w:rsidP="00DB6581">
            <w:pPr>
              <w:spacing w:after="0" w:line="240" w:lineRule="auto"/>
              <w:rPr>
                <w:rFonts w:ascii="Calibri" w:eastAsia="Times New Roman" w:hAnsi="Calibri" w:cs="Times New Roman"/>
                <w:b/>
                <w:color w:val="000000"/>
              </w:rPr>
            </w:pPr>
            <w:r w:rsidRPr="00641FB0">
              <w:rPr>
                <w:rFonts w:ascii="Calibri" w:eastAsia="Times New Roman" w:hAnsi="Calibri" w:cs="Times New Roman"/>
                <w:b/>
                <w:color w:val="000000"/>
              </w:rPr>
              <w:t>Vitamin secretion</w:t>
            </w:r>
          </w:p>
        </w:tc>
        <w:tc>
          <w:tcPr>
            <w:tcW w:w="1189" w:type="dxa"/>
            <w:shd w:val="clear" w:color="auto" w:fill="auto"/>
            <w:noWrap/>
            <w:hideMark/>
          </w:tcPr>
          <w:p w14:paraId="12F8B215" w14:textId="465CFCD6" w:rsidR="00DB6581" w:rsidRPr="00641FB0" w:rsidRDefault="00DB6581" w:rsidP="00DB6581">
            <w:pPr>
              <w:spacing w:after="0" w:line="240" w:lineRule="auto"/>
              <w:jc w:val="center"/>
              <w:rPr>
                <w:rFonts w:ascii="Calibri" w:eastAsia="Times New Roman" w:hAnsi="Calibri" w:cs="Times New Roman"/>
                <w:color w:val="000000"/>
              </w:rPr>
            </w:pPr>
            <w:r w:rsidRPr="004D5454">
              <w:t>1.00</w:t>
            </w:r>
          </w:p>
        </w:tc>
        <w:tc>
          <w:tcPr>
            <w:tcW w:w="1190" w:type="dxa"/>
            <w:shd w:val="clear" w:color="auto" w:fill="auto"/>
            <w:noWrap/>
            <w:hideMark/>
          </w:tcPr>
          <w:p w14:paraId="69D48461" w14:textId="0BBDFF53"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18E75DC9" w14:textId="6EE2C965"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89" w:type="dxa"/>
            <w:shd w:val="clear" w:color="auto" w:fill="auto"/>
            <w:noWrap/>
            <w:hideMark/>
          </w:tcPr>
          <w:p w14:paraId="7F05B066" w14:textId="17610882" w:rsidR="00DB6581" w:rsidRPr="00641FB0" w:rsidRDefault="00DB6581" w:rsidP="00DB6581">
            <w:pPr>
              <w:spacing w:after="0" w:line="240" w:lineRule="auto"/>
              <w:jc w:val="center"/>
              <w:rPr>
                <w:rFonts w:ascii="Calibri" w:eastAsia="Times New Roman" w:hAnsi="Calibri" w:cs="Times New Roman"/>
                <w:color w:val="000000"/>
              </w:rPr>
            </w:pPr>
            <w:r w:rsidRPr="004D5454">
              <w:t>0.07</w:t>
            </w:r>
          </w:p>
        </w:tc>
        <w:tc>
          <w:tcPr>
            <w:tcW w:w="1190" w:type="dxa"/>
            <w:shd w:val="clear" w:color="auto" w:fill="auto"/>
            <w:noWrap/>
            <w:hideMark/>
          </w:tcPr>
          <w:p w14:paraId="184D24BB" w14:textId="368C7D7B"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c>
          <w:tcPr>
            <w:tcW w:w="1190" w:type="dxa"/>
            <w:shd w:val="clear" w:color="auto" w:fill="auto"/>
            <w:noWrap/>
            <w:hideMark/>
          </w:tcPr>
          <w:p w14:paraId="6286CE28" w14:textId="688BECE9" w:rsidR="00DB6581" w:rsidRPr="00641FB0" w:rsidRDefault="00DB6581" w:rsidP="00DB6581">
            <w:pPr>
              <w:spacing w:after="0" w:line="240" w:lineRule="auto"/>
              <w:jc w:val="center"/>
              <w:rPr>
                <w:rFonts w:ascii="Calibri" w:eastAsia="Times New Roman" w:hAnsi="Calibri" w:cs="Times New Roman"/>
                <w:color w:val="000000"/>
              </w:rPr>
            </w:pPr>
            <w:proofErr w:type="spellStart"/>
            <w:r w:rsidRPr="004D5454">
              <w:t>n.d.</w:t>
            </w:r>
            <w:proofErr w:type="spellEnd"/>
          </w:p>
        </w:tc>
      </w:tr>
    </w:tbl>
    <w:p w14:paraId="66FFCD2A" w14:textId="77777777" w:rsidR="0045739C" w:rsidRDefault="0045739C" w:rsidP="00925DBD">
      <w:pPr>
        <w:jc w:val="both"/>
        <w:rPr>
          <w:b/>
        </w:rPr>
      </w:pPr>
    </w:p>
    <w:p w14:paraId="54697C39" w14:textId="77777777" w:rsidR="00925DBD" w:rsidRPr="00925DBD" w:rsidRDefault="00925DBD" w:rsidP="00925DBD">
      <w:pPr>
        <w:jc w:val="both"/>
        <w:rPr>
          <w:b/>
        </w:rPr>
      </w:pPr>
      <w:r w:rsidRPr="00925DBD">
        <w:rPr>
          <w:b/>
        </w:rPr>
        <w:t>Availability of AGORA version 1.03</w:t>
      </w:r>
    </w:p>
    <w:p w14:paraId="6DCF68AD" w14:textId="4B68FE3B" w:rsidR="00925DBD" w:rsidRDefault="00925DBD" w:rsidP="00925DBD">
      <w:pPr>
        <w:jc w:val="both"/>
      </w:pPr>
      <w:r>
        <w:t xml:space="preserve">Due to </w:t>
      </w:r>
      <w:r w:rsidRPr="001500F7">
        <w:t>the</w:t>
      </w:r>
      <w:r>
        <w:t xml:space="preserve"> large number of reactions</w:t>
      </w:r>
      <w:r w:rsidR="00BD2751">
        <w:t xml:space="preserve"> added with</w:t>
      </w:r>
      <w:r>
        <w:t xml:space="preserve"> the mucin degradation subsystem, two versions of the refined reconstructions (AGORA 1.03) are provided: one with and one without the mucin degradation subsystem.</w:t>
      </w:r>
      <w:r w:rsidR="00522F30">
        <w:t xml:space="preserve"> Both are available in SBML format at</w:t>
      </w:r>
      <w:r w:rsidR="007C7CBD">
        <w:t xml:space="preserve"> </w:t>
      </w:r>
      <w:hyperlink r:id="rId8" w:anchor="downloadview" w:history="1">
        <w:r w:rsidR="007C7CBD" w:rsidRPr="00DA4CFE">
          <w:rPr>
            <w:rStyle w:val="Hyperlink"/>
          </w:rPr>
          <w:t>https://www.vmh.life/#downloadview</w:t>
        </w:r>
      </w:hyperlink>
      <w:r w:rsidR="00522F30">
        <w:t>).</w:t>
      </w:r>
    </w:p>
    <w:p w14:paraId="102316F2" w14:textId="77777777" w:rsidR="00435659" w:rsidRDefault="001500F7" w:rsidP="001500F7">
      <w:pPr>
        <w:jc w:val="both"/>
      </w:pPr>
      <w:r>
        <w:t xml:space="preserve">Both versions are </w:t>
      </w:r>
      <w:r w:rsidR="005F26D8">
        <w:t xml:space="preserve">provided without dietary constraints. To enable users to simulate fluxes in AGORA on a diet, a tutorial has been created </w:t>
      </w:r>
    </w:p>
    <w:p w14:paraId="48EFAA1C" w14:textId="585377DF" w:rsidR="00925DBD" w:rsidRDefault="005F26D8" w:rsidP="001500F7">
      <w:pPr>
        <w:jc w:val="both"/>
        <w:rPr>
          <w:b/>
        </w:rPr>
      </w:pPr>
      <w:r>
        <w:t>(</w:t>
      </w:r>
      <w:hyperlink r:id="rId9" w:history="1">
        <w:r w:rsidR="00435659" w:rsidRPr="00DA4CFE">
          <w:rPr>
            <w:rStyle w:val="Hyperlink"/>
          </w:rPr>
          <w:t>https://github.com/opencobra/COBRA.tutorials/tree/develop/analysis/simulateAGORAGrowthInDiets</w:t>
        </w:r>
      </w:hyperlink>
      <w:r>
        <w:t>).</w:t>
      </w:r>
      <w:r w:rsidR="00925DBD">
        <w:rPr>
          <w:b/>
        </w:rPr>
        <w:br w:type="page"/>
      </w:r>
    </w:p>
    <w:p w14:paraId="2D5DD85A" w14:textId="77777777" w:rsidR="009B32F5" w:rsidRPr="00925DBD" w:rsidRDefault="00925DBD">
      <w:pPr>
        <w:rPr>
          <w:b/>
        </w:rPr>
      </w:pPr>
      <w:r w:rsidRPr="00925DBD">
        <w:rPr>
          <w:b/>
        </w:rPr>
        <w:lastRenderedPageBreak/>
        <w:t>References</w:t>
      </w:r>
    </w:p>
    <w:p w14:paraId="4B1513F7" w14:textId="77777777" w:rsidR="001B2D36" w:rsidRPr="001B2D36" w:rsidRDefault="00C67EFA" w:rsidP="001B2D36">
      <w:pPr>
        <w:pStyle w:val="EndNoteBibliography"/>
        <w:spacing w:after="0"/>
        <w:ind w:left="720" w:hanging="720"/>
      </w:pPr>
      <w:r>
        <w:fldChar w:fldCharType="begin"/>
      </w:r>
      <w:r>
        <w:instrText xml:space="preserve"> ADDIN EN.REFLIST </w:instrText>
      </w:r>
      <w:r>
        <w:fldChar w:fldCharType="separate"/>
      </w:r>
      <w:r w:rsidR="001B2D36" w:rsidRPr="001B2D36">
        <w:t>1.</w:t>
      </w:r>
      <w:r w:rsidR="001B2D36" w:rsidRPr="001B2D36">
        <w:tab/>
        <w:t xml:space="preserve">Tramontano M, Andrejev S, Pruteanu M, Klunemann M, Kuhn M, Galardini M, Jouhten P, Zelezniak A, Zeller G, Bork P, et al: </w:t>
      </w:r>
      <w:r w:rsidR="001B2D36" w:rsidRPr="001B2D36">
        <w:rPr>
          <w:b/>
        </w:rPr>
        <w:t>Nutritional preferences of human gut bacteria reveal their metabolic idiosyncrasies.</w:t>
      </w:r>
      <w:r w:rsidR="001B2D36" w:rsidRPr="001B2D36">
        <w:t xml:space="preserve"> </w:t>
      </w:r>
      <w:r w:rsidR="001B2D36" w:rsidRPr="001B2D36">
        <w:rPr>
          <w:i/>
        </w:rPr>
        <w:t xml:space="preserve">Nat Microbiol </w:t>
      </w:r>
      <w:r w:rsidR="001B2D36" w:rsidRPr="001B2D36">
        <w:t xml:space="preserve">2018, </w:t>
      </w:r>
      <w:r w:rsidR="001B2D36" w:rsidRPr="001B2D36">
        <w:rPr>
          <w:b/>
        </w:rPr>
        <w:t>3:</w:t>
      </w:r>
      <w:r w:rsidR="001B2D36" w:rsidRPr="001B2D36">
        <w:t>514-522.</w:t>
      </w:r>
    </w:p>
    <w:p w14:paraId="3F5C5505" w14:textId="77777777" w:rsidR="001B2D36" w:rsidRPr="001B2D36" w:rsidRDefault="001B2D36" w:rsidP="001B2D36">
      <w:pPr>
        <w:pStyle w:val="EndNoteBibliography"/>
        <w:spacing w:after="0"/>
        <w:ind w:left="720" w:hanging="720"/>
      </w:pPr>
      <w:r w:rsidRPr="001B2D36">
        <w:t>2.</w:t>
      </w:r>
      <w:r w:rsidRPr="001B2D36">
        <w:tab/>
        <w:t xml:space="preserve">Dodd D, Spitzer MH, Van Treuren W, Merrill BD, Hryckowian AJ, Higginbottom SK, Le A, Cowan TM, Nolan GP, Fischbach MA, Sonnenburg JL: </w:t>
      </w:r>
      <w:r w:rsidRPr="001B2D36">
        <w:rPr>
          <w:b/>
        </w:rPr>
        <w:t>A gut bacterial pathway metabolizes aromatic amino acids into nine circulating metabolites.</w:t>
      </w:r>
      <w:r w:rsidRPr="001B2D36">
        <w:t xml:space="preserve"> </w:t>
      </w:r>
      <w:r w:rsidRPr="001B2D36">
        <w:rPr>
          <w:i/>
        </w:rPr>
        <w:t xml:space="preserve">Nature </w:t>
      </w:r>
      <w:r w:rsidRPr="001B2D36">
        <w:t xml:space="preserve">2017, </w:t>
      </w:r>
      <w:r w:rsidRPr="001B2D36">
        <w:rPr>
          <w:b/>
        </w:rPr>
        <w:t>551:</w:t>
      </w:r>
      <w:r w:rsidRPr="001B2D36">
        <w:t>648-652.</w:t>
      </w:r>
    </w:p>
    <w:p w14:paraId="3FE3AFA5" w14:textId="77777777" w:rsidR="001B2D36" w:rsidRPr="001B2D36" w:rsidRDefault="001B2D36" w:rsidP="001B2D36">
      <w:pPr>
        <w:pStyle w:val="EndNoteBibliography"/>
        <w:spacing w:after="0"/>
        <w:ind w:left="720" w:hanging="720"/>
      </w:pPr>
      <w:r w:rsidRPr="001B2D36">
        <w:t>3.</w:t>
      </w:r>
      <w:r w:rsidRPr="001B2D36">
        <w:tab/>
        <w:t xml:space="preserve">Kaur H, Das C, Mande SS: </w:t>
      </w:r>
      <w:r w:rsidRPr="001B2D36">
        <w:rPr>
          <w:b/>
        </w:rPr>
        <w:t>In Silico Analysis of Putrefaction Pathways in Bacteria and Its Implication in Colorectal Cancer.</w:t>
      </w:r>
      <w:r w:rsidRPr="001B2D36">
        <w:t xml:space="preserve"> </w:t>
      </w:r>
      <w:r w:rsidRPr="001B2D36">
        <w:rPr>
          <w:i/>
        </w:rPr>
        <w:t xml:space="preserve">Front Microbiol </w:t>
      </w:r>
      <w:r w:rsidRPr="001B2D36">
        <w:t xml:space="preserve">2017, </w:t>
      </w:r>
      <w:r w:rsidRPr="001B2D36">
        <w:rPr>
          <w:b/>
        </w:rPr>
        <w:t>8:</w:t>
      </w:r>
      <w:r w:rsidRPr="001B2D36">
        <w:t>2166.</w:t>
      </w:r>
    </w:p>
    <w:p w14:paraId="3299E33D" w14:textId="77777777" w:rsidR="001B2D36" w:rsidRPr="001B2D36" w:rsidRDefault="001B2D36" w:rsidP="001B2D36">
      <w:pPr>
        <w:pStyle w:val="EndNoteBibliography"/>
        <w:spacing w:after="0"/>
        <w:ind w:left="720" w:hanging="720"/>
      </w:pPr>
      <w:r w:rsidRPr="001B2D36">
        <w:t>4.</w:t>
      </w:r>
      <w:r w:rsidRPr="001B2D36">
        <w:tab/>
        <w:t xml:space="preserve">Doden H, Sallam LA, Devendran S, Ly L, Doden G, Daniel SL, Alves JMP, Ridlon JM: </w:t>
      </w:r>
      <w:r w:rsidRPr="001B2D36">
        <w:rPr>
          <w:b/>
        </w:rPr>
        <w:t>Metabolism of Oxo-Bile Acids and Characterization of Recombinant 12alpha-Hydroxysteroid Dehydrogenases from Bile Acid 7alpha-Dehydroxylating Human Gut Bacteria.</w:t>
      </w:r>
      <w:r w:rsidRPr="001B2D36">
        <w:t xml:space="preserve"> </w:t>
      </w:r>
      <w:r w:rsidRPr="001B2D36">
        <w:rPr>
          <w:i/>
        </w:rPr>
        <w:t xml:space="preserve">Appl Environ Microbiol </w:t>
      </w:r>
      <w:r w:rsidRPr="001B2D36">
        <w:t xml:space="preserve">2018, </w:t>
      </w:r>
      <w:r w:rsidRPr="001B2D36">
        <w:rPr>
          <w:b/>
        </w:rPr>
        <w:t>84</w:t>
      </w:r>
      <w:r w:rsidRPr="001B2D36">
        <w:t>.</w:t>
      </w:r>
    </w:p>
    <w:p w14:paraId="3866AD74" w14:textId="77777777" w:rsidR="001B2D36" w:rsidRPr="001B2D36" w:rsidRDefault="001B2D36" w:rsidP="001B2D36">
      <w:pPr>
        <w:pStyle w:val="EndNoteBibliography"/>
        <w:spacing w:after="0"/>
        <w:ind w:left="720" w:hanging="720"/>
      </w:pPr>
      <w:r w:rsidRPr="001B2D36">
        <w:t>5.</w:t>
      </w:r>
      <w:r w:rsidRPr="001B2D36">
        <w:tab/>
        <w:t xml:space="preserve">Levin BJ, Huang YY, Peck SC, Wei Y, Martinez-Del Campo A, Marks JA, Franzosa EA, Huttenhower C, Balskus EP: </w:t>
      </w:r>
      <w:r w:rsidRPr="001B2D36">
        <w:rPr>
          <w:b/>
        </w:rPr>
        <w:t>A prominent glycyl radical enzyme in human gut microbiomes metabolizes trans-4-hydroxy-l-proline.</w:t>
      </w:r>
      <w:r w:rsidRPr="001B2D36">
        <w:t xml:space="preserve"> </w:t>
      </w:r>
      <w:r w:rsidRPr="001B2D36">
        <w:rPr>
          <w:i/>
        </w:rPr>
        <w:t xml:space="preserve">Science </w:t>
      </w:r>
      <w:r w:rsidRPr="001B2D36">
        <w:t xml:space="preserve">2017, </w:t>
      </w:r>
      <w:r w:rsidRPr="001B2D36">
        <w:rPr>
          <w:b/>
        </w:rPr>
        <w:t>355</w:t>
      </w:r>
      <w:r w:rsidRPr="001B2D36">
        <w:t>.</w:t>
      </w:r>
    </w:p>
    <w:p w14:paraId="431CA9E0" w14:textId="77777777" w:rsidR="001B2D36" w:rsidRPr="001B2D36" w:rsidRDefault="001B2D36" w:rsidP="001B2D36">
      <w:pPr>
        <w:pStyle w:val="EndNoteBibliography"/>
        <w:spacing w:after="0"/>
        <w:ind w:left="720" w:hanging="720"/>
      </w:pPr>
      <w:r w:rsidRPr="001B2D36">
        <w:t>6.</w:t>
      </w:r>
      <w:r w:rsidRPr="001B2D36">
        <w:tab/>
        <w:t xml:space="preserve">Desai MS, Seekatz AM, Koropatkin NM, Kamada N, Hickey CA, Wolter M, Pudlo NA, Kitamoto S, Terrapon N, Muller A, et al: </w:t>
      </w:r>
      <w:r w:rsidRPr="001B2D36">
        <w:rPr>
          <w:b/>
        </w:rPr>
        <w:t>A Dietary Fiber-Deprived Gut Microbiota Degrades the Colonic Mucus Barrier and Enhances Pathogen Susceptibility.</w:t>
      </w:r>
      <w:r w:rsidRPr="001B2D36">
        <w:t xml:space="preserve"> </w:t>
      </w:r>
      <w:r w:rsidRPr="001B2D36">
        <w:rPr>
          <w:i/>
        </w:rPr>
        <w:t xml:space="preserve">Cell </w:t>
      </w:r>
      <w:r w:rsidRPr="001B2D36">
        <w:t xml:space="preserve">2016, </w:t>
      </w:r>
      <w:r w:rsidRPr="001B2D36">
        <w:rPr>
          <w:b/>
        </w:rPr>
        <w:t>167:</w:t>
      </w:r>
      <w:r w:rsidRPr="001B2D36">
        <w:t>1339-1353 e1321.</w:t>
      </w:r>
    </w:p>
    <w:p w14:paraId="74BE669B" w14:textId="77777777" w:rsidR="001B2D36" w:rsidRPr="001B2D36" w:rsidRDefault="001B2D36" w:rsidP="001B2D36">
      <w:pPr>
        <w:pStyle w:val="EndNoteBibliography"/>
        <w:spacing w:after="0"/>
        <w:ind w:left="720" w:hanging="720"/>
      </w:pPr>
      <w:r w:rsidRPr="001B2D36">
        <w:t>7.</w:t>
      </w:r>
      <w:r w:rsidRPr="001B2D36">
        <w:tab/>
        <w:t xml:space="preserve">Buckel W: </w:t>
      </w:r>
      <w:r w:rsidRPr="001B2D36">
        <w:rPr>
          <w:b/>
        </w:rPr>
        <w:t>Unusual enzymes involved in five pathways of glutamate fermentation.</w:t>
      </w:r>
      <w:r w:rsidRPr="001B2D36">
        <w:t xml:space="preserve"> </w:t>
      </w:r>
      <w:r w:rsidRPr="001B2D36">
        <w:rPr>
          <w:i/>
        </w:rPr>
        <w:t xml:space="preserve">Appl Microbiol Biotechnol </w:t>
      </w:r>
      <w:r w:rsidRPr="001B2D36">
        <w:t xml:space="preserve">2001, </w:t>
      </w:r>
      <w:r w:rsidRPr="001B2D36">
        <w:rPr>
          <w:b/>
        </w:rPr>
        <w:t>57:</w:t>
      </w:r>
      <w:r w:rsidRPr="001B2D36">
        <w:t>263-273.</w:t>
      </w:r>
    </w:p>
    <w:p w14:paraId="2E0D6B9D" w14:textId="77777777" w:rsidR="001B2D36" w:rsidRPr="001B2D36" w:rsidRDefault="001B2D36" w:rsidP="001B2D36">
      <w:pPr>
        <w:pStyle w:val="EndNoteBibliography"/>
        <w:spacing w:after="0"/>
        <w:ind w:left="720" w:hanging="720"/>
      </w:pPr>
      <w:r w:rsidRPr="001B2D36">
        <w:t>8.</w:t>
      </w:r>
      <w:r w:rsidRPr="001B2D36">
        <w:tab/>
        <w:t xml:space="preserve">Burgess CM, Smid EJ, Rutten G, van Sinderen D: </w:t>
      </w:r>
      <w:r w:rsidRPr="001B2D36">
        <w:rPr>
          <w:b/>
        </w:rPr>
        <w:t>A general method for selection of riboflavin-overproducing food grade micro-organisms.</w:t>
      </w:r>
      <w:r w:rsidRPr="001B2D36">
        <w:t xml:space="preserve"> </w:t>
      </w:r>
      <w:r w:rsidRPr="001B2D36">
        <w:rPr>
          <w:i/>
        </w:rPr>
        <w:t xml:space="preserve">Microb Cell Fact </w:t>
      </w:r>
      <w:r w:rsidRPr="001B2D36">
        <w:t xml:space="preserve">2006, </w:t>
      </w:r>
      <w:r w:rsidRPr="001B2D36">
        <w:rPr>
          <w:b/>
        </w:rPr>
        <w:t>5:</w:t>
      </w:r>
      <w:r w:rsidRPr="001B2D36">
        <w:t>24.</w:t>
      </w:r>
    </w:p>
    <w:p w14:paraId="1385024C" w14:textId="77777777" w:rsidR="001B2D36" w:rsidRPr="001B2D36" w:rsidRDefault="001B2D36" w:rsidP="001B2D36">
      <w:pPr>
        <w:pStyle w:val="EndNoteBibliography"/>
        <w:spacing w:after="0"/>
        <w:ind w:left="720" w:hanging="720"/>
      </w:pPr>
      <w:r w:rsidRPr="001B2D36">
        <w:t>9.</w:t>
      </w:r>
      <w:r w:rsidRPr="001B2D36">
        <w:tab/>
        <w:t xml:space="preserve">Morishita T, Tamura N, Makino T, Kudo S: </w:t>
      </w:r>
      <w:r w:rsidRPr="001B2D36">
        <w:rPr>
          <w:b/>
        </w:rPr>
        <w:t>Production of menaquinones by lactic acid bacteria.</w:t>
      </w:r>
      <w:r w:rsidRPr="001B2D36">
        <w:t xml:space="preserve"> </w:t>
      </w:r>
      <w:r w:rsidRPr="001B2D36">
        <w:rPr>
          <w:i/>
        </w:rPr>
        <w:t xml:space="preserve">J Dairy Sci </w:t>
      </w:r>
      <w:r w:rsidRPr="001B2D36">
        <w:t xml:space="preserve">1999, </w:t>
      </w:r>
      <w:r w:rsidRPr="001B2D36">
        <w:rPr>
          <w:b/>
        </w:rPr>
        <w:t>82:</w:t>
      </w:r>
      <w:r w:rsidRPr="001B2D36">
        <w:t>1897-1903.</w:t>
      </w:r>
    </w:p>
    <w:p w14:paraId="00AE4900" w14:textId="77777777" w:rsidR="001B2D36" w:rsidRPr="001B2D36" w:rsidRDefault="001B2D36" w:rsidP="001B2D36">
      <w:pPr>
        <w:pStyle w:val="EndNoteBibliography"/>
        <w:spacing w:after="0"/>
        <w:ind w:left="720" w:hanging="720"/>
      </w:pPr>
      <w:r w:rsidRPr="001B2D36">
        <w:t>10.</w:t>
      </w:r>
      <w:r w:rsidRPr="001B2D36">
        <w:tab/>
        <w:t xml:space="preserve">Burgess C, O'Connell-Motherway M, Sybesma W, Hugenholtz J, van Sinderen D: </w:t>
      </w:r>
      <w:r w:rsidRPr="001B2D36">
        <w:rPr>
          <w:b/>
        </w:rPr>
        <w:t>Riboflavin production in Lactococcus lactis: potential for in situ production of vitamin-enriched foods.</w:t>
      </w:r>
      <w:r w:rsidRPr="001B2D36">
        <w:t xml:space="preserve"> </w:t>
      </w:r>
      <w:r w:rsidRPr="001B2D36">
        <w:rPr>
          <w:i/>
        </w:rPr>
        <w:t xml:space="preserve">Appl Environ Microbiol </w:t>
      </w:r>
      <w:r w:rsidRPr="001B2D36">
        <w:t xml:space="preserve">2004, </w:t>
      </w:r>
      <w:r w:rsidRPr="001B2D36">
        <w:rPr>
          <w:b/>
        </w:rPr>
        <w:t>70:</w:t>
      </w:r>
      <w:r w:rsidRPr="001B2D36">
        <w:t>5769-5777.</w:t>
      </w:r>
    </w:p>
    <w:p w14:paraId="59661F2E" w14:textId="77777777" w:rsidR="001B2D36" w:rsidRPr="001B2D36" w:rsidRDefault="001B2D36" w:rsidP="001B2D36">
      <w:pPr>
        <w:pStyle w:val="EndNoteBibliography"/>
        <w:spacing w:after="0"/>
        <w:ind w:left="720" w:hanging="720"/>
      </w:pPr>
      <w:r w:rsidRPr="001B2D36">
        <w:t>11.</w:t>
      </w:r>
      <w:r w:rsidRPr="001B2D36">
        <w:tab/>
        <w:t xml:space="preserve">LeBlanc JG, Laino JE, del Valle MJ, Vannini V, van Sinderen D, Taranto MP, de Valdez GF, de Giori GS, Sesma F: </w:t>
      </w:r>
      <w:r w:rsidRPr="001B2D36">
        <w:rPr>
          <w:b/>
        </w:rPr>
        <w:t>B-group vitamin production by lactic acid bacteria--current knowledge and potential applications.</w:t>
      </w:r>
      <w:r w:rsidRPr="001B2D36">
        <w:t xml:space="preserve"> </w:t>
      </w:r>
      <w:r w:rsidRPr="001B2D36">
        <w:rPr>
          <w:i/>
        </w:rPr>
        <w:t xml:space="preserve">J Appl Microbiol </w:t>
      </w:r>
      <w:r w:rsidRPr="001B2D36">
        <w:t xml:space="preserve">2011, </w:t>
      </w:r>
      <w:r w:rsidRPr="001B2D36">
        <w:rPr>
          <w:b/>
        </w:rPr>
        <w:t>111:</w:t>
      </w:r>
      <w:r w:rsidRPr="001B2D36">
        <w:t>1297-1309.</w:t>
      </w:r>
    </w:p>
    <w:p w14:paraId="16990FA4" w14:textId="77777777" w:rsidR="001B2D36" w:rsidRPr="001B2D36" w:rsidRDefault="001B2D36" w:rsidP="001B2D36">
      <w:pPr>
        <w:pStyle w:val="EndNoteBibliography"/>
        <w:spacing w:after="0"/>
        <w:ind w:left="720" w:hanging="720"/>
      </w:pPr>
      <w:r w:rsidRPr="001B2D36">
        <w:t>12.</w:t>
      </w:r>
      <w:r w:rsidRPr="001B2D36">
        <w:tab/>
        <w:t xml:space="preserve">Santos F, Wegkamp A, de Vos WM, Smid EJ, Hugenholtz J: </w:t>
      </w:r>
      <w:r w:rsidRPr="001B2D36">
        <w:rPr>
          <w:b/>
        </w:rPr>
        <w:t>High-Level folate production in fermented foods by the B12 producer Lactobacillus reuteri JCM1112.</w:t>
      </w:r>
      <w:r w:rsidRPr="001B2D36">
        <w:t xml:space="preserve"> </w:t>
      </w:r>
      <w:r w:rsidRPr="001B2D36">
        <w:rPr>
          <w:i/>
        </w:rPr>
        <w:t xml:space="preserve">Appl Environ Microbiol </w:t>
      </w:r>
      <w:r w:rsidRPr="001B2D36">
        <w:t xml:space="preserve">2008, </w:t>
      </w:r>
      <w:r w:rsidRPr="001B2D36">
        <w:rPr>
          <w:b/>
        </w:rPr>
        <w:t>74:</w:t>
      </w:r>
      <w:r w:rsidRPr="001B2D36">
        <w:t>3291-3294.</w:t>
      </w:r>
    </w:p>
    <w:p w14:paraId="5ECDFC8C" w14:textId="77777777" w:rsidR="001B2D36" w:rsidRPr="001B2D36" w:rsidRDefault="001B2D36" w:rsidP="001B2D36">
      <w:pPr>
        <w:pStyle w:val="EndNoteBibliography"/>
        <w:spacing w:after="0"/>
        <w:ind w:left="720" w:hanging="720"/>
      </w:pPr>
      <w:r w:rsidRPr="001B2D36">
        <w:t>13.</w:t>
      </w:r>
      <w:r w:rsidRPr="001B2D36">
        <w:tab/>
        <w:t xml:space="preserve">Arena MP, Russo P, Capozzi V, Lopez P, Fiocco D, Spano G: </w:t>
      </w:r>
      <w:r w:rsidRPr="001B2D36">
        <w:rPr>
          <w:b/>
        </w:rPr>
        <w:t>Probiotic abilities of riboflavin-overproducing Lactobacillus strains: a novel promising application of probiotics.</w:t>
      </w:r>
      <w:r w:rsidRPr="001B2D36">
        <w:t xml:space="preserve"> </w:t>
      </w:r>
      <w:r w:rsidRPr="001B2D36">
        <w:rPr>
          <w:i/>
        </w:rPr>
        <w:t xml:space="preserve">Appl Microbiol Biotechnol </w:t>
      </w:r>
      <w:r w:rsidRPr="001B2D36">
        <w:t xml:space="preserve">2014, </w:t>
      </w:r>
      <w:r w:rsidRPr="001B2D36">
        <w:rPr>
          <w:b/>
        </w:rPr>
        <w:t>98:</w:t>
      </w:r>
      <w:r w:rsidRPr="001B2D36">
        <w:t>7569-7581.</w:t>
      </w:r>
    </w:p>
    <w:p w14:paraId="34A394B6" w14:textId="77777777" w:rsidR="001B2D36" w:rsidRPr="001B2D36" w:rsidRDefault="001B2D36" w:rsidP="001B2D36">
      <w:pPr>
        <w:pStyle w:val="EndNoteBibliography"/>
        <w:spacing w:after="0"/>
        <w:ind w:left="720" w:hanging="720"/>
      </w:pPr>
      <w:r w:rsidRPr="001B2D36">
        <w:t>14.</w:t>
      </w:r>
      <w:r w:rsidRPr="001B2D36">
        <w:tab/>
        <w:t xml:space="preserve">Pacheco Da Silva FF, Biscola V, LeBlanc JG, Gombossy de Melo Franco BD: </w:t>
      </w:r>
      <w:r w:rsidRPr="001B2D36">
        <w:rPr>
          <w:b/>
        </w:rPr>
        <w:t>Effect of indigenous lactic acid bacteria isolated from goat milk and cheeses on folate and riboflavin content of fermented goat milk.</w:t>
      </w:r>
      <w:r w:rsidRPr="001B2D36">
        <w:t xml:space="preserve"> </w:t>
      </w:r>
      <w:r w:rsidRPr="001B2D36">
        <w:rPr>
          <w:i/>
        </w:rPr>
        <w:t xml:space="preserve">LWT - Food Science and Technology </w:t>
      </w:r>
      <w:r w:rsidRPr="001B2D36">
        <w:t xml:space="preserve">2016, </w:t>
      </w:r>
      <w:r w:rsidRPr="001B2D36">
        <w:rPr>
          <w:b/>
        </w:rPr>
        <w:t>71:</w:t>
      </w:r>
      <w:r w:rsidRPr="001B2D36">
        <w:t>155-161.</w:t>
      </w:r>
    </w:p>
    <w:p w14:paraId="6740B996" w14:textId="77777777" w:rsidR="001B2D36" w:rsidRPr="001B2D36" w:rsidRDefault="001B2D36" w:rsidP="001B2D36">
      <w:pPr>
        <w:pStyle w:val="EndNoteBibliography"/>
        <w:spacing w:after="0"/>
        <w:ind w:left="720" w:hanging="720"/>
      </w:pPr>
      <w:r w:rsidRPr="001B2D36">
        <w:t>15.</w:t>
      </w:r>
      <w:r w:rsidRPr="001B2D36">
        <w:tab/>
        <w:t xml:space="preserve">Russo P, Capozzi V, Arena MP, Spadaccino G, Duenas MT, Lopez P, Fiocco D, Spano G: </w:t>
      </w:r>
      <w:r w:rsidRPr="001B2D36">
        <w:rPr>
          <w:b/>
        </w:rPr>
        <w:t>Riboflavin-overproducing strains of Lactobacillus fermentum for riboflavin-enriched bread.</w:t>
      </w:r>
      <w:r w:rsidRPr="001B2D36">
        <w:t xml:space="preserve"> </w:t>
      </w:r>
      <w:r w:rsidRPr="001B2D36">
        <w:rPr>
          <w:i/>
        </w:rPr>
        <w:t xml:space="preserve">Appl Microbiol Biotechnol </w:t>
      </w:r>
      <w:r w:rsidRPr="001B2D36">
        <w:t xml:space="preserve">2014, </w:t>
      </w:r>
      <w:r w:rsidRPr="001B2D36">
        <w:rPr>
          <w:b/>
        </w:rPr>
        <w:t>98:</w:t>
      </w:r>
      <w:r w:rsidRPr="001B2D36">
        <w:t>3691-3700.</w:t>
      </w:r>
    </w:p>
    <w:p w14:paraId="5B2B54B1" w14:textId="77777777" w:rsidR="001B2D36" w:rsidRPr="001B2D36" w:rsidRDefault="001B2D36" w:rsidP="001B2D36">
      <w:pPr>
        <w:pStyle w:val="EndNoteBibliography"/>
        <w:spacing w:after="0"/>
        <w:ind w:left="720" w:hanging="720"/>
      </w:pPr>
      <w:r w:rsidRPr="001B2D36">
        <w:t>16.</w:t>
      </w:r>
      <w:r w:rsidRPr="001B2D36">
        <w:tab/>
        <w:t xml:space="preserve">Salvucci E, LeBlanc JG, Pérez G: </w:t>
      </w:r>
      <w:r w:rsidRPr="001B2D36">
        <w:rPr>
          <w:b/>
        </w:rPr>
        <w:t>Technological properties of Lactic acid bacteria isolated from raw cereal material.</w:t>
      </w:r>
      <w:r w:rsidRPr="001B2D36">
        <w:t xml:space="preserve"> </w:t>
      </w:r>
      <w:r w:rsidRPr="001B2D36">
        <w:rPr>
          <w:i/>
        </w:rPr>
        <w:t xml:space="preserve">LWT - Food Science and Technology </w:t>
      </w:r>
      <w:r w:rsidRPr="001B2D36">
        <w:t xml:space="preserve">2016, </w:t>
      </w:r>
      <w:r w:rsidRPr="001B2D36">
        <w:rPr>
          <w:b/>
        </w:rPr>
        <w:t>70:</w:t>
      </w:r>
      <w:r w:rsidRPr="001B2D36">
        <w:t>185-191.</w:t>
      </w:r>
    </w:p>
    <w:p w14:paraId="7FBE0369" w14:textId="77777777" w:rsidR="001B2D36" w:rsidRPr="001B2D36" w:rsidRDefault="001B2D36" w:rsidP="001B2D36">
      <w:pPr>
        <w:pStyle w:val="EndNoteBibliography"/>
        <w:spacing w:after="0"/>
        <w:ind w:left="720" w:hanging="720"/>
      </w:pPr>
      <w:r w:rsidRPr="001B2D36">
        <w:lastRenderedPageBreak/>
        <w:t>17.</w:t>
      </w:r>
      <w:r w:rsidRPr="001B2D36">
        <w:tab/>
        <w:t xml:space="preserve">Walther B, Karl JP, Booth SL, Boyaval P: </w:t>
      </w:r>
      <w:r w:rsidRPr="001B2D36">
        <w:rPr>
          <w:b/>
        </w:rPr>
        <w:t>Menaquinones, bacteria, and the food supply: the relevance of dairy and fermented food products to vitamin K requirements.</w:t>
      </w:r>
      <w:r w:rsidRPr="001B2D36">
        <w:t xml:space="preserve"> </w:t>
      </w:r>
      <w:r w:rsidRPr="001B2D36">
        <w:rPr>
          <w:i/>
        </w:rPr>
        <w:t xml:space="preserve">Adv Nutr </w:t>
      </w:r>
      <w:r w:rsidRPr="001B2D36">
        <w:t xml:space="preserve">2013, </w:t>
      </w:r>
      <w:r w:rsidRPr="001B2D36">
        <w:rPr>
          <w:b/>
        </w:rPr>
        <w:t>4:</w:t>
      </w:r>
      <w:r w:rsidRPr="001B2D36">
        <w:t>463-473.</w:t>
      </w:r>
    </w:p>
    <w:p w14:paraId="08CB9B3D" w14:textId="77777777" w:rsidR="001B2D36" w:rsidRPr="001B2D36" w:rsidRDefault="001B2D36" w:rsidP="001B2D36">
      <w:pPr>
        <w:pStyle w:val="EndNoteBibliography"/>
        <w:spacing w:after="0"/>
        <w:ind w:left="720" w:hanging="720"/>
      </w:pPr>
      <w:r w:rsidRPr="001B2D36">
        <w:t>18.</w:t>
      </w:r>
      <w:r w:rsidRPr="001B2D36">
        <w:tab/>
        <w:t xml:space="preserve">Holasova M, Fiedlerova V, Roubal P, Pechacova M: </w:t>
      </w:r>
      <w:r w:rsidRPr="001B2D36">
        <w:rPr>
          <w:i/>
        </w:rPr>
        <w:t>Biosynthesis of folates by lactic acid bacteria and propionibacteria in fermented milk.</w:t>
      </w:r>
      <w:r w:rsidRPr="001B2D36">
        <w:t xml:space="preserve"> 2004.</w:t>
      </w:r>
    </w:p>
    <w:p w14:paraId="4D8BE4E0" w14:textId="77777777" w:rsidR="001B2D36" w:rsidRPr="001B2D36" w:rsidRDefault="001B2D36" w:rsidP="001B2D36">
      <w:pPr>
        <w:pStyle w:val="EndNoteBibliography"/>
        <w:spacing w:after="0"/>
        <w:ind w:left="720" w:hanging="720"/>
      </w:pPr>
      <w:r w:rsidRPr="001B2D36">
        <w:t>19.</w:t>
      </w:r>
      <w:r w:rsidRPr="001B2D36">
        <w:tab/>
        <w:t xml:space="preserve">Pompei A, Cordisco L, Amaretti A, Zanoni S, Matteuzzi D, Rossi M: </w:t>
      </w:r>
      <w:r w:rsidRPr="001B2D36">
        <w:rPr>
          <w:b/>
        </w:rPr>
        <w:t>Folate production by bifidobacteria as a potential probiotic property.</w:t>
      </w:r>
      <w:r w:rsidRPr="001B2D36">
        <w:t xml:space="preserve"> </w:t>
      </w:r>
      <w:r w:rsidRPr="001B2D36">
        <w:rPr>
          <w:i/>
        </w:rPr>
        <w:t xml:space="preserve">Appl Environ Microbiol </w:t>
      </w:r>
      <w:r w:rsidRPr="001B2D36">
        <w:t xml:space="preserve">2007, </w:t>
      </w:r>
      <w:r w:rsidRPr="001B2D36">
        <w:rPr>
          <w:b/>
        </w:rPr>
        <w:t>73:</w:t>
      </w:r>
      <w:r w:rsidRPr="001B2D36">
        <w:t>179-185.</w:t>
      </w:r>
    </w:p>
    <w:p w14:paraId="7E463C16" w14:textId="77777777" w:rsidR="001B2D36" w:rsidRPr="001B2D36" w:rsidRDefault="001B2D36" w:rsidP="001B2D36">
      <w:pPr>
        <w:pStyle w:val="EndNoteBibliography"/>
        <w:spacing w:after="0"/>
        <w:ind w:left="720" w:hanging="720"/>
      </w:pPr>
      <w:r w:rsidRPr="001B2D36">
        <w:t>20.</w:t>
      </w:r>
      <w:r w:rsidRPr="001B2D36">
        <w:tab/>
        <w:t xml:space="preserve">Linares DM, Gomez C, Renes E, Fresno JM, Tornadijo ME, Ross RP, Stanton C: </w:t>
      </w:r>
      <w:r w:rsidRPr="001B2D36">
        <w:rPr>
          <w:b/>
        </w:rPr>
        <w:t>Lactic Acid Bacteria and Bifidobacteria with Potential to Design Natural Biofunctional Health-Promoting Dairy Foods.</w:t>
      </w:r>
      <w:r w:rsidRPr="001B2D36">
        <w:t xml:space="preserve"> </w:t>
      </w:r>
      <w:r w:rsidRPr="001B2D36">
        <w:rPr>
          <w:i/>
        </w:rPr>
        <w:t xml:space="preserve">Front Microbiol </w:t>
      </w:r>
      <w:r w:rsidRPr="001B2D36">
        <w:t xml:space="preserve">2017, </w:t>
      </w:r>
      <w:r w:rsidRPr="001B2D36">
        <w:rPr>
          <w:b/>
        </w:rPr>
        <w:t>8:</w:t>
      </w:r>
      <w:r w:rsidRPr="001B2D36">
        <w:t>846.</w:t>
      </w:r>
    </w:p>
    <w:p w14:paraId="3B9352FB" w14:textId="77777777" w:rsidR="001B2D36" w:rsidRPr="001B2D36" w:rsidRDefault="001B2D36" w:rsidP="001B2D36">
      <w:pPr>
        <w:pStyle w:val="EndNoteBibliography"/>
        <w:spacing w:after="0"/>
        <w:ind w:left="720" w:hanging="720"/>
      </w:pPr>
      <w:r w:rsidRPr="001B2D36">
        <w:t>21.</w:t>
      </w:r>
      <w:r w:rsidRPr="001B2D36">
        <w:tab/>
        <w:t xml:space="preserve">LeBlanc JG, Chain F, Martin R, Bermudez-Humaran LG, Courau S, Langella P: </w:t>
      </w:r>
      <w:r w:rsidRPr="001B2D36">
        <w:rPr>
          <w:b/>
        </w:rPr>
        <w:t>Beneficial effects on host energy metabolism of short-chain fatty acids and vitamins produced by commensal and probiotic bacteria.</w:t>
      </w:r>
      <w:r w:rsidRPr="001B2D36">
        <w:t xml:space="preserve"> </w:t>
      </w:r>
      <w:r w:rsidRPr="001B2D36">
        <w:rPr>
          <w:i/>
        </w:rPr>
        <w:t xml:space="preserve">Microb Cell Fact </w:t>
      </w:r>
      <w:r w:rsidRPr="001B2D36">
        <w:t xml:space="preserve">2017, </w:t>
      </w:r>
      <w:r w:rsidRPr="001B2D36">
        <w:rPr>
          <w:b/>
        </w:rPr>
        <w:t>16:</w:t>
      </w:r>
      <w:r w:rsidRPr="001B2D36">
        <w:t>79.</w:t>
      </w:r>
    </w:p>
    <w:p w14:paraId="31621EF1" w14:textId="77777777" w:rsidR="001B2D36" w:rsidRPr="001B2D36" w:rsidRDefault="001B2D36" w:rsidP="001B2D36">
      <w:pPr>
        <w:pStyle w:val="EndNoteBibliography"/>
        <w:spacing w:after="0"/>
        <w:ind w:left="720" w:hanging="720"/>
      </w:pPr>
      <w:r w:rsidRPr="001B2D36">
        <w:t>22.</w:t>
      </w:r>
      <w:r w:rsidRPr="001B2D36">
        <w:tab/>
        <w:t xml:space="preserve">Qing GP, L.: </w:t>
      </w:r>
      <w:r w:rsidRPr="001B2D36">
        <w:rPr>
          <w:b/>
        </w:rPr>
        <w:t>Biosynthesis of Vitamins by Probiotic Bacteria, Probiotics and Prebiotics in Human Nutrition and Health.</w:t>
      </w:r>
      <w:r w:rsidRPr="001B2D36">
        <w:t xml:space="preserve"> </w:t>
      </w:r>
      <w:r w:rsidRPr="001B2D36">
        <w:rPr>
          <w:i/>
        </w:rPr>
        <w:t xml:space="preserve">IntechOpen </w:t>
      </w:r>
      <w:r w:rsidRPr="001B2D36">
        <w:t>2016.</w:t>
      </w:r>
    </w:p>
    <w:p w14:paraId="24C42FD1" w14:textId="77777777" w:rsidR="001B2D36" w:rsidRPr="001B2D36" w:rsidRDefault="001B2D36" w:rsidP="001B2D36">
      <w:pPr>
        <w:pStyle w:val="EndNoteBibliography"/>
        <w:spacing w:after="0"/>
        <w:ind w:left="720" w:hanging="720"/>
      </w:pPr>
      <w:r w:rsidRPr="001B2D36">
        <w:t>23.</w:t>
      </w:r>
      <w:r w:rsidRPr="001B2D36">
        <w:tab/>
        <w:t xml:space="preserve">Strandwitz P, Kim KH, Terekhova D, Liu JK, Sharma A, Levering J, McDonald D, Dietrich D, Ramadhar TR, Lekbua A, et al: </w:t>
      </w:r>
      <w:r w:rsidRPr="001B2D36">
        <w:rPr>
          <w:b/>
        </w:rPr>
        <w:t>GABA-modulating bacteria of the human gut microbiota.</w:t>
      </w:r>
      <w:r w:rsidRPr="001B2D36">
        <w:t xml:space="preserve"> </w:t>
      </w:r>
      <w:r w:rsidRPr="001B2D36">
        <w:rPr>
          <w:i/>
        </w:rPr>
        <w:t xml:space="preserve">Nat Microbiol </w:t>
      </w:r>
      <w:r w:rsidRPr="001B2D36">
        <w:t>2018.</w:t>
      </w:r>
    </w:p>
    <w:p w14:paraId="08DEACE6" w14:textId="77777777" w:rsidR="001B2D36" w:rsidRPr="001B2D36" w:rsidRDefault="001B2D36" w:rsidP="001B2D36">
      <w:pPr>
        <w:pStyle w:val="EndNoteBibliography"/>
        <w:spacing w:after="0"/>
        <w:ind w:left="720" w:hanging="720"/>
      </w:pPr>
      <w:r w:rsidRPr="001B2D36">
        <w:t>24.</w:t>
      </w:r>
      <w:r w:rsidRPr="001B2D36">
        <w:tab/>
        <w:t xml:space="preserve">Ravcheev DA, Thiele I: </w:t>
      </w:r>
      <w:r w:rsidRPr="001B2D36">
        <w:rPr>
          <w:b/>
        </w:rPr>
        <w:t>Comparative Genomic Analysis of the Human Gut Microbiome Reveals a Broad Distribution of Metabolic Pathways for the Degradation of Host-Synthetized Mucin Glycans and Utilization of Mucin-Derived Monosaccharides.</w:t>
      </w:r>
      <w:r w:rsidRPr="001B2D36">
        <w:t xml:space="preserve"> </w:t>
      </w:r>
      <w:r w:rsidRPr="001B2D36">
        <w:rPr>
          <w:i/>
        </w:rPr>
        <w:t xml:space="preserve">Front Genet </w:t>
      </w:r>
      <w:r w:rsidRPr="001B2D36">
        <w:t xml:space="preserve">2017, </w:t>
      </w:r>
      <w:r w:rsidRPr="001B2D36">
        <w:rPr>
          <w:b/>
        </w:rPr>
        <w:t>8:</w:t>
      </w:r>
      <w:r w:rsidRPr="001B2D36">
        <w:t>111.</w:t>
      </w:r>
    </w:p>
    <w:p w14:paraId="497C89D1" w14:textId="77777777" w:rsidR="001B2D36" w:rsidRPr="001B2D36" w:rsidRDefault="001B2D36" w:rsidP="001B2D36">
      <w:pPr>
        <w:pStyle w:val="EndNoteBibliography"/>
        <w:spacing w:after="0"/>
        <w:ind w:left="720" w:hanging="720"/>
      </w:pPr>
      <w:r w:rsidRPr="001B2D36">
        <w:t>25.</w:t>
      </w:r>
      <w:r w:rsidRPr="001B2D36">
        <w:tab/>
        <w:t xml:space="preserve">Teusink B, van Enckevort FH, Francke C, Wiersma A, Wegkamp A, Smid EJ, Siezen RJ: </w:t>
      </w:r>
      <w:r w:rsidRPr="001B2D36">
        <w:rPr>
          <w:b/>
        </w:rPr>
        <w:t>In silico reconstruction of the metabolic pathways of Lactobacillus plantarum: comparing predictions of nutrient requirements with those from growth experiments.</w:t>
      </w:r>
      <w:r w:rsidRPr="001B2D36">
        <w:t xml:space="preserve"> </w:t>
      </w:r>
      <w:r w:rsidRPr="001B2D36">
        <w:rPr>
          <w:i/>
        </w:rPr>
        <w:t xml:space="preserve">Appl Environ Microbiol </w:t>
      </w:r>
      <w:r w:rsidRPr="001B2D36">
        <w:t xml:space="preserve">2005, </w:t>
      </w:r>
      <w:r w:rsidRPr="001B2D36">
        <w:rPr>
          <w:b/>
        </w:rPr>
        <w:t>71:</w:t>
      </w:r>
      <w:r w:rsidRPr="001B2D36">
        <w:t>7253-7262.</w:t>
      </w:r>
    </w:p>
    <w:p w14:paraId="32DC1403" w14:textId="77777777" w:rsidR="001B2D36" w:rsidRPr="001B2D36" w:rsidRDefault="001B2D36" w:rsidP="001B2D36">
      <w:pPr>
        <w:pStyle w:val="EndNoteBibliography"/>
        <w:ind w:left="720" w:hanging="720"/>
      </w:pPr>
      <w:r w:rsidRPr="001B2D36">
        <w:t>26.</w:t>
      </w:r>
      <w:r w:rsidRPr="001B2D36">
        <w:tab/>
        <w:t xml:space="preserve">Heinken A, Khan MT, Paglia G, Rodionov DA, Harmsen HJ, Thiele I: </w:t>
      </w:r>
      <w:r w:rsidRPr="001B2D36">
        <w:rPr>
          <w:b/>
        </w:rPr>
        <w:t>A functional metabolic map of Faecalibacterium prausnitzii, a beneficial human gut microbe.</w:t>
      </w:r>
      <w:r w:rsidRPr="001B2D36">
        <w:t xml:space="preserve"> </w:t>
      </w:r>
      <w:r w:rsidRPr="001B2D36">
        <w:rPr>
          <w:i/>
        </w:rPr>
        <w:t xml:space="preserve">J Bacteriol </w:t>
      </w:r>
      <w:r w:rsidRPr="001B2D36">
        <w:t>2014.</w:t>
      </w:r>
    </w:p>
    <w:p w14:paraId="6944A7BD" w14:textId="66785EDC" w:rsidR="00040AE7" w:rsidRDefault="00C67EFA">
      <w:r>
        <w:fldChar w:fldCharType="end"/>
      </w:r>
    </w:p>
    <w:p w14:paraId="09E3F0AE" w14:textId="77777777" w:rsidR="00040AE7" w:rsidRDefault="00040AE7">
      <w:r>
        <w:br w:type="page"/>
      </w:r>
    </w:p>
    <w:p w14:paraId="0894EFB9" w14:textId="77777777" w:rsidR="00267962" w:rsidRDefault="00040AE7">
      <w:r w:rsidRPr="00E40BF2">
        <w:rPr>
          <w:b/>
        </w:rPr>
        <w:lastRenderedPageBreak/>
        <w:t>Supplementary Table 1</w:t>
      </w:r>
      <w:r>
        <w:t xml:space="preserve">: List of the 54 AGORA reconstructions that were curated against defined media determined for the corresponding organisms by </w:t>
      </w:r>
      <w:proofErr w:type="spellStart"/>
      <w:r>
        <w:t>Tramontano</w:t>
      </w:r>
      <w:proofErr w:type="spellEnd"/>
      <w:r>
        <w:t xml:space="preserve"> et al. </w:t>
      </w:r>
      <w:r>
        <w:fldChar w:fldCharType="begin">
          <w:fldData xml:space="preserve">PEVuZE5vdGU+PENpdGU+PEF1dGhvcj5UcmFtb250YW5vPC9BdXRob3I+PFllYXI+MjAxODwvWWVh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</w:fldData>
        </w:fldChar>
      </w:r>
      <w:r>
        <w:instrText xml:space="preserve"> ADDIN EN.CITE </w:instrText>
      </w:r>
      <w:r>
        <w:fldChar w:fldCharType="begin">
          <w:fldData xml:space="preserve">PEVuZE5vdGU+PENpdGU+PEF1dGhvcj5UcmFtb250YW5vPC9BdXRob3I+PFllYXI+MjAxODwvWWVh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</w:fldData>
        </w:fldChar>
      </w:r>
      <w:r>
        <w:instrText xml:space="preserve"> ADDIN EN.CITE.DATA </w:instrText>
      </w:r>
      <w:r>
        <w:fldChar w:fldCharType="end"/>
      </w:r>
      <w:r>
        <w:fldChar w:fldCharType="separate"/>
      </w:r>
      <w:r>
        <w:rPr>
          <w:noProof/>
        </w:rPr>
        <w:t>[1]</w:t>
      </w:r>
      <w:r>
        <w:fldChar w:fldCharType="end"/>
      </w:r>
      <w:r>
        <w:t>.</w:t>
      </w:r>
    </w:p>
    <w:tbl>
      <w:tblPr>
        <w:tblStyle w:val="TableGrid"/>
        <w:tblW w:w="0" w:type="auto"/>
        <w:tblLayout w:type="fixed"/>
        <w:tblLook w:val="04A0" w:firstRow="1" w:lastRow="0" w:firstColumn="1" w:lastColumn="0" w:noHBand="0" w:noVBand="1"/>
      </w:tblPr>
      <w:tblGrid>
        <w:gridCol w:w="5098"/>
        <w:gridCol w:w="2977"/>
        <w:gridCol w:w="1275"/>
      </w:tblGrid>
      <w:tr w:rsidR="009F47FF" w14:paraId="56C44725" w14:textId="77777777" w:rsidTr="006112A2">
        <w:tc>
          <w:tcPr>
            <w:tcW w:w="5098" w:type="dxa"/>
          </w:tcPr>
          <w:p w14:paraId="54BD3BA3" w14:textId="77777777" w:rsidR="009F47FF" w:rsidRPr="00A12833" w:rsidRDefault="009F47FF">
            <w:pPr>
              <w:rPr>
                <w:b/>
              </w:rPr>
            </w:pPr>
            <w:r w:rsidRPr="00A12833">
              <w:rPr>
                <w:b/>
              </w:rPr>
              <w:t>AGORA Reconstruction ID</w:t>
            </w:r>
          </w:p>
        </w:tc>
        <w:tc>
          <w:tcPr>
            <w:tcW w:w="2977" w:type="dxa"/>
          </w:tcPr>
          <w:p w14:paraId="7AA5B53A" w14:textId="77777777" w:rsidR="009F47FF" w:rsidRPr="00A12833" w:rsidRDefault="009F47FF">
            <w:pPr>
              <w:rPr>
                <w:b/>
              </w:rPr>
            </w:pPr>
            <w:r w:rsidRPr="00A12833">
              <w:rPr>
                <w:b/>
              </w:rPr>
              <w:t>Strain</w:t>
            </w:r>
          </w:p>
        </w:tc>
        <w:tc>
          <w:tcPr>
            <w:tcW w:w="1275" w:type="dxa"/>
          </w:tcPr>
          <w:p w14:paraId="42266A2E" w14:textId="77777777" w:rsidR="009F47FF" w:rsidRPr="00A12833" w:rsidRDefault="00127EC7">
            <w:pPr>
              <w:rPr>
                <w:b/>
              </w:rPr>
            </w:pPr>
            <w:r>
              <w:rPr>
                <w:b/>
              </w:rPr>
              <w:t xml:space="preserve">NCBI </w:t>
            </w:r>
            <w:r w:rsidR="009F47FF" w:rsidRPr="00A12833">
              <w:rPr>
                <w:b/>
              </w:rPr>
              <w:t>Taxonomy ID</w:t>
            </w:r>
          </w:p>
        </w:tc>
      </w:tr>
      <w:tr w:rsidR="00127EC7" w14:paraId="43EFC548" w14:textId="77777777" w:rsidTr="006112A2">
        <w:tc>
          <w:tcPr>
            <w:tcW w:w="5098" w:type="dxa"/>
          </w:tcPr>
          <w:p w14:paraId="42EA2784" w14:textId="77777777" w:rsidR="00127EC7" w:rsidRPr="004478A4" w:rsidRDefault="00127EC7" w:rsidP="00127EC7">
            <w:r w:rsidRPr="004478A4">
              <w:t>Akkermansia_muciniphila_ATCC_BAA_835</w:t>
            </w:r>
          </w:p>
        </w:tc>
        <w:tc>
          <w:tcPr>
            <w:tcW w:w="2977" w:type="dxa"/>
          </w:tcPr>
          <w:p w14:paraId="2BFABAF6" w14:textId="77777777" w:rsidR="00127EC7" w:rsidRPr="004478A4" w:rsidRDefault="00127EC7" w:rsidP="00127EC7">
            <w:proofErr w:type="spellStart"/>
            <w:r w:rsidRPr="004478A4">
              <w:t>Akkermansia</w:t>
            </w:r>
            <w:proofErr w:type="spellEnd"/>
            <w:r w:rsidRPr="004478A4">
              <w:t xml:space="preserve"> </w:t>
            </w:r>
            <w:proofErr w:type="spellStart"/>
            <w:r w:rsidRPr="004478A4">
              <w:t>muciniphila</w:t>
            </w:r>
            <w:proofErr w:type="spellEnd"/>
            <w:r w:rsidRPr="004478A4">
              <w:t xml:space="preserve"> ATCC BAA-835</w:t>
            </w:r>
          </w:p>
        </w:tc>
        <w:tc>
          <w:tcPr>
            <w:tcW w:w="1275" w:type="dxa"/>
          </w:tcPr>
          <w:p w14:paraId="4CE33832" w14:textId="77777777" w:rsidR="00127EC7" w:rsidRPr="004478A4" w:rsidRDefault="00127EC7" w:rsidP="00127EC7">
            <w:r w:rsidRPr="004478A4">
              <w:t>349741</w:t>
            </w:r>
          </w:p>
        </w:tc>
      </w:tr>
      <w:tr w:rsidR="00127EC7" w14:paraId="79E2534E" w14:textId="77777777" w:rsidTr="006112A2">
        <w:tc>
          <w:tcPr>
            <w:tcW w:w="5098" w:type="dxa"/>
          </w:tcPr>
          <w:p w14:paraId="6070434E" w14:textId="77777777" w:rsidR="00127EC7" w:rsidRPr="004478A4" w:rsidRDefault="00127EC7" w:rsidP="00127EC7">
            <w:r w:rsidRPr="004478A4">
              <w:t>Actinomyces_odontolyticus_ATCC_17982</w:t>
            </w:r>
          </w:p>
        </w:tc>
        <w:tc>
          <w:tcPr>
            <w:tcW w:w="2977" w:type="dxa"/>
          </w:tcPr>
          <w:p w14:paraId="4DD2F39B" w14:textId="77777777" w:rsidR="00127EC7" w:rsidRPr="004478A4" w:rsidRDefault="00127EC7" w:rsidP="00127EC7">
            <w:proofErr w:type="spellStart"/>
            <w:r w:rsidRPr="004478A4">
              <w:t>Actinomyces</w:t>
            </w:r>
            <w:proofErr w:type="spellEnd"/>
            <w:r w:rsidRPr="004478A4">
              <w:t xml:space="preserve"> </w:t>
            </w:r>
            <w:proofErr w:type="spellStart"/>
            <w:r w:rsidRPr="004478A4">
              <w:t>odontolyticus</w:t>
            </w:r>
            <w:proofErr w:type="spellEnd"/>
            <w:r w:rsidRPr="004478A4">
              <w:t xml:space="preserve"> ATCC 17982</w:t>
            </w:r>
          </w:p>
        </w:tc>
        <w:tc>
          <w:tcPr>
            <w:tcW w:w="1275" w:type="dxa"/>
          </w:tcPr>
          <w:p w14:paraId="30D86D35" w14:textId="77777777" w:rsidR="00127EC7" w:rsidRPr="004478A4" w:rsidRDefault="00127EC7" w:rsidP="00127EC7">
            <w:r w:rsidRPr="004478A4">
              <w:t>411466</w:t>
            </w:r>
          </w:p>
        </w:tc>
      </w:tr>
      <w:tr w:rsidR="00127EC7" w14:paraId="1740EF4B" w14:textId="77777777" w:rsidTr="006112A2">
        <w:tc>
          <w:tcPr>
            <w:tcW w:w="5098" w:type="dxa"/>
          </w:tcPr>
          <w:p w14:paraId="7AA2DB5B" w14:textId="77777777" w:rsidR="00127EC7" w:rsidRPr="004478A4" w:rsidRDefault="00127EC7" w:rsidP="00127EC7">
            <w:r w:rsidRPr="004478A4">
              <w:t>Alistipes_putredinis_DSM_17216</w:t>
            </w:r>
          </w:p>
        </w:tc>
        <w:tc>
          <w:tcPr>
            <w:tcW w:w="2977" w:type="dxa"/>
          </w:tcPr>
          <w:p w14:paraId="54C6345C" w14:textId="77777777" w:rsidR="00127EC7" w:rsidRPr="004478A4" w:rsidRDefault="00127EC7" w:rsidP="00127EC7">
            <w:proofErr w:type="spellStart"/>
            <w:r w:rsidRPr="004478A4">
              <w:t>Alistipes</w:t>
            </w:r>
            <w:proofErr w:type="spellEnd"/>
            <w:r w:rsidRPr="004478A4">
              <w:t xml:space="preserve"> </w:t>
            </w:r>
            <w:proofErr w:type="spellStart"/>
            <w:r w:rsidRPr="004478A4">
              <w:t>putredinis</w:t>
            </w:r>
            <w:proofErr w:type="spellEnd"/>
            <w:r w:rsidRPr="004478A4">
              <w:t xml:space="preserve"> DSM 17216</w:t>
            </w:r>
          </w:p>
        </w:tc>
        <w:tc>
          <w:tcPr>
            <w:tcW w:w="1275" w:type="dxa"/>
          </w:tcPr>
          <w:p w14:paraId="52D38277" w14:textId="77777777" w:rsidR="00127EC7" w:rsidRPr="004478A4" w:rsidRDefault="00127EC7" w:rsidP="00127EC7">
            <w:r w:rsidRPr="004478A4">
              <w:t>445970</w:t>
            </w:r>
          </w:p>
        </w:tc>
      </w:tr>
      <w:tr w:rsidR="00127EC7" w14:paraId="3B7EA806" w14:textId="77777777" w:rsidTr="006112A2">
        <w:tc>
          <w:tcPr>
            <w:tcW w:w="5098" w:type="dxa"/>
          </w:tcPr>
          <w:p w14:paraId="3128BE7A" w14:textId="77777777" w:rsidR="00127EC7" w:rsidRPr="004478A4" w:rsidRDefault="00127EC7" w:rsidP="00127EC7">
            <w:r w:rsidRPr="004478A4">
              <w:t>Alistipes_shahii_WAL_8301</w:t>
            </w:r>
          </w:p>
        </w:tc>
        <w:tc>
          <w:tcPr>
            <w:tcW w:w="2977" w:type="dxa"/>
          </w:tcPr>
          <w:p w14:paraId="03202AF0" w14:textId="77777777" w:rsidR="00127EC7" w:rsidRPr="004478A4" w:rsidRDefault="00127EC7" w:rsidP="00127EC7">
            <w:proofErr w:type="spellStart"/>
            <w:r w:rsidRPr="004478A4">
              <w:t>Alistipes</w:t>
            </w:r>
            <w:proofErr w:type="spellEnd"/>
            <w:r w:rsidRPr="004478A4">
              <w:t xml:space="preserve"> </w:t>
            </w:r>
            <w:proofErr w:type="spellStart"/>
            <w:r w:rsidRPr="004478A4">
              <w:t>shahii</w:t>
            </w:r>
            <w:proofErr w:type="spellEnd"/>
            <w:r w:rsidRPr="004478A4">
              <w:t xml:space="preserve"> WAL 8301</w:t>
            </w:r>
          </w:p>
        </w:tc>
        <w:tc>
          <w:tcPr>
            <w:tcW w:w="1275" w:type="dxa"/>
          </w:tcPr>
          <w:p w14:paraId="041BD9C9" w14:textId="77777777" w:rsidR="00127EC7" w:rsidRPr="004478A4" w:rsidRDefault="00127EC7" w:rsidP="00127EC7">
            <w:r w:rsidRPr="004478A4">
              <w:t>717959</w:t>
            </w:r>
          </w:p>
        </w:tc>
      </w:tr>
      <w:tr w:rsidR="00127EC7" w14:paraId="68A5467A" w14:textId="77777777" w:rsidTr="006112A2">
        <w:tc>
          <w:tcPr>
            <w:tcW w:w="5098" w:type="dxa"/>
          </w:tcPr>
          <w:p w14:paraId="0500BAE7" w14:textId="77777777" w:rsidR="00127EC7" w:rsidRPr="004478A4" w:rsidRDefault="00127EC7" w:rsidP="00127EC7">
            <w:r w:rsidRPr="004478A4">
              <w:t>Bifidobacterium_adolescentis_ATCC_15703</w:t>
            </w:r>
          </w:p>
        </w:tc>
        <w:tc>
          <w:tcPr>
            <w:tcW w:w="2977" w:type="dxa"/>
          </w:tcPr>
          <w:p w14:paraId="080ED41D" w14:textId="77777777" w:rsidR="00127EC7" w:rsidRPr="004478A4" w:rsidRDefault="00127EC7" w:rsidP="00127EC7">
            <w:proofErr w:type="spellStart"/>
            <w:r w:rsidRPr="004478A4">
              <w:t>Bifidobacterium</w:t>
            </w:r>
            <w:proofErr w:type="spellEnd"/>
            <w:r w:rsidRPr="004478A4">
              <w:t xml:space="preserve"> </w:t>
            </w:r>
            <w:proofErr w:type="spellStart"/>
            <w:r w:rsidRPr="004478A4">
              <w:t>adolescentis</w:t>
            </w:r>
            <w:proofErr w:type="spellEnd"/>
            <w:r w:rsidRPr="004478A4">
              <w:t xml:space="preserve"> ATCC 15703</w:t>
            </w:r>
          </w:p>
        </w:tc>
        <w:tc>
          <w:tcPr>
            <w:tcW w:w="1275" w:type="dxa"/>
          </w:tcPr>
          <w:p w14:paraId="3BEC05BF" w14:textId="77777777" w:rsidR="00127EC7" w:rsidRPr="004478A4" w:rsidRDefault="00127EC7" w:rsidP="00127EC7">
            <w:r w:rsidRPr="004478A4">
              <w:t>367928</w:t>
            </w:r>
          </w:p>
        </w:tc>
      </w:tr>
      <w:tr w:rsidR="00127EC7" w14:paraId="18F92D9A" w14:textId="77777777" w:rsidTr="006112A2">
        <w:tc>
          <w:tcPr>
            <w:tcW w:w="5098" w:type="dxa"/>
          </w:tcPr>
          <w:p w14:paraId="278DAB36" w14:textId="77777777" w:rsidR="00127EC7" w:rsidRPr="004478A4" w:rsidRDefault="00127EC7" w:rsidP="00127EC7">
            <w:r w:rsidRPr="004478A4">
              <w:t>Bifidobacterium_animalis_lactis_Bi_07</w:t>
            </w:r>
          </w:p>
        </w:tc>
        <w:tc>
          <w:tcPr>
            <w:tcW w:w="2977" w:type="dxa"/>
          </w:tcPr>
          <w:p w14:paraId="00EDF7E2" w14:textId="77777777" w:rsidR="00127EC7" w:rsidRPr="004478A4" w:rsidRDefault="00127EC7" w:rsidP="00127EC7">
            <w:proofErr w:type="spellStart"/>
            <w:r w:rsidRPr="004478A4">
              <w:t>Bifidobacterium</w:t>
            </w:r>
            <w:proofErr w:type="spellEnd"/>
            <w:r w:rsidRPr="004478A4">
              <w:t xml:space="preserve"> </w:t>
            </w:r>
            <w:proofErr w:type="spellStart"/>
            <w:r w:rsidRPr="004478A4">
              <w:t>animalis</w:t>
            </w:r>
            <w:proofErr w:type="spellEnd"/>
            <w:r w:rsidRPr="004478A4">
              <w:t xml:space="preserve"> </w:t>
            </w:r>
            <w:proofErr w:type="spellStart"/>
            <w:r w:rsidRPr="004478A4">
              <w:t>lactis</w:t>
            </w:r>
            <w:proofErr w:type="spellEnd"/>
            <w:r w:rsidRPr="004478A4">
              <w:t xml:space="preserve"> Bi-07</w:t>
            </w:r>
          </w:p>
        </w:tc>
        <w:tc>
          <w:tcPr>
            <w:tcW w:w="1275" w:type="dxa"/>
          </w:tcPr>
          <w:p w14:paraId="444B5498" w14:textId="77777777" w:rsidR="00127EC7" w:rsidRPr="004478A4" w:rsidRDefault="00127EC7" w:rsidP="00127EC7">
            <w:r w:rsidRPr="004478A4">
              <w:t>742729</w:t>
            </w:r>
          </w:p>
        </w:tc>
      </w:tr>
      <w:tr w:rsidR="00127EC7" w14:paraId="3F40701C" w14:textId="77777777" w:rsidTr="006112A2">
        <w:tc>
          <w:tcPr>
            <w:tcW w:w="5098" w:type="dxa"/>
          </w:tcPr>
          <w:p w14:paraId="2A573ED8" w14:textId="77777777" w:rsidR="00127EC7" w:rsidRPr="004478A4" w:rsidRDefault="00127EC7" w:rsidP="00127EC7">
            <w:r w:rsidRPr="004478A4">
              <w:t>Bifidobacterium_animalis_lactis_Bl_04_ATCC_SD5219</w:t>
            </w:r>
          </w:p>
        </w:tc>
        <w:tc>
          <w:tcPr>
            <w:tcW w:w="2977" w:type="dxa"/>
          </w:tcPr>
          <w:p w14:paraId="7012AC66" w14:textId="77777777" w:rsidR="00127EC7" w:rsidRPr="004478A4" w:rsidRDefault="00127EC7" w:rsidP="00127EC7">
            <w:proofErr w:type="spellStart"/>
            <w:r w:rsidRPr="004478A4">
              <w:t>Bifidobacterium</w:t>
            </w:r>
            <w:proofErr w:type="spellEnd"/>
            <w:r w:rsidRPr="004478A4">
              <w:t xml:space="preserve"> </w:t>
            </w:r>
            <w:proofErr w:type="spellStart"/>
            <w:r w:rsidRPr="004478A4">
              <w:t>animalis</w:t>
            </w:r>
            <w:proofErr w:type="spellEnd"/>
            <w:r w:rsidRPr="004478A4">
              <w:t xml:space="preserve"> </w:t>
            </w:r>
            <w:proofErr w:type="spellStart"/>
            <w:r w:rsidRPr="004478A4">
              <w:t>lactis</w:t>
            </w:r>
            <w:proofErr w:type="spellEnd"/>
            <w:r w:rsidRPr="004478A4">
              <w:t xml:space="preserve"> Bl-04, ATCC SD5219</w:t>
            </w:r>
          </w:p>
        </w:tc>
        <w:tc>
          <w:tcPr>
            <w:tcW w:w="1275" w:type="dxa"/>
          </w:tcPr>
          <w:p w14:paraId="176CAD48" w14:textId="77777777" w:rsidR="00127EC7" w:rsidRPr="004478A4" w:rsidRDefault="00127EC7" w:rsidP="00127EC7">
            <w:r w:rsidRPr="004478A4">
              <w:t>580050</w:t>
            </w:r>
          </w:p>
        </w:tc>
      </w:tr>
      <w:tr w:rsidR="00127EC7" w14:paraId="4994406A" w14:textId="77777777" w:rsidTr="006112A2">
        <w:tc>
          <w:tcPr>
            <w:tcW w:w="5098" w:type="dxa"/>
          </w:tcPr>
          <w:p w14:paraId="2619AA8E" w14:textId="77777777" w:rsidR="00127EC7" w:rsidRPr="004478A4" w:rsidRDefault="00127EC7" w:rsidP="00127EC7">
            <w:r w:rsidRPr="004478A4">
              <w:t>Bacteroides_caccae_ATCC_43185</w:t>
            </w:r>
          </w:p>
        </w:tc>
        <w:tc>
          <w:tcPr>
            <w:tcW w:w="2977" w:type="dxa"/>
          </w:tcPr>
          <w:p w14:paraId="41B0CEE5" w14:textId="77777777" w:rsidR="00127EC7" w:rsidRPr="004478A4" w:rsidRDefault="00127EC7" w:rsidP="00127EC7">
            <w:proofErr w:type="spellStart"/>
            <w:r w:rsidRPr="004478A4">
              <w:t>Bacteroides</w:t>
            </w:r>
            <w:proofErr w:type="spellEnd"/>
            <w:r w:rsidRPr="004478A4">
              <w:t xml:space="preserve"> </w:t>
            </w:r>
            <w:proofErr w:type="spellStart"/>
            <w:r w:rsidRPr="004478A4">
              <w:t>caccae</w:t>
            </w:r>
            <w:proofErr w:type="spellEnd"/>
            <w:r w:rsidRPr="004478A4">
              <w:t xml:space="preserve"> ATCC 43185</w:t>
            </w:r>
          </w:p>
        </w:tc>
        <w:tc>
          <w:tcPr>
            <w:tcW w:w="1275" w:type="dxa"/>
          </w:tcPr>
          <w:p w14:paraId="36FE01B5" w14:textId="77777777" w:rsidR="00127EC7" w:rsidRPr="004478A4" w:rsidRDefault="00127EC7" w:rsidP="00127EC7">
            <w:r w:rsidRPr="004478A4">
              <w:t>411901</w:t>
            </w:r>
          </w:p>
        </w:tc>
      </w:tr>
      <w:tr w:rsidR="00127EC7" w14:paraId="164D2392" w14:textId="77777777" w:rsidTr="006112A2">
        <w:tc>
          <w:tcPr>
            <w:tcW w:w="5098" w:type="dxa"/>
          </w:tcPr>
          <w:p w14:paraId="5777FD2C" w14:textId="77777777" w:rsidR="00127EC7" w:rsidRPr="004478A4" w:rsidRDefault="00127EC7" w:rsidP="00127EC7">
            <w:r w:rsidRPr="004478A4">
              <w:t>Bacteroides_clarus_YIT_12056</w:t>
            </w:r>
          </w:p>
        </w:tc>
        <w:tc>
          <w:tcPr>
            <w:tcW w:w="2977" w:type="dxa"/>
          </w:tcPr>
          <w:p w14:paraId="31385295" w14:textId="77777777" w:rsidR="00127EC7" w:rsidRPr="004478A4" w:rsidRDefault="00127EC7" w:rsidP="00127EC7">
            <w:proofErr w:type="spellStart"/>
            <w:r w:rsidRPr="004478A4">
              <w:t>Bacteroides</w:t>
            </w:r>
            <w:proofErr w:type="spellEnd"/>
            <w:r w:rsidRPr="004478A4">
              <w:t xml:space="preserve"> </w:t>
            </w:r>
            <w:proofErr w:type="spellStart"/>
            <w:r w:rsidRPr="004478A4">
              <w:t>clarus</w:t>
            </w:r>
            <w:proofErr w:type="spellEnd"/>
            <w:r w:rsidRPr="004478A4">
              <w:t xml:space="preserve"> YIT 12056</w:t>
            </w:r>
          </w:p>
        </w:tc>
        <w:tc>
          <w:tcPr>
            <w:tcW w:w="1275" w:type="dxa"/>
          </w:tcPr>
          <w:p w14:paraId="58C4F08D" w14:textId="77777777" w:rsidR="00127EC7" w:rsidRPr="004478A4" w:rsidRDefault="00127EC7" w:rsidP="00127EC7">
            <w:r w:rsidRPr="004478A4">
              <w:t>762984</w:t>
            </w:r>
          </w:p>
        </w:tc>
      </w:tr>
      <w:tr w:rsidR="00127EC7" w14:paraId="34D3C5DD" w14:textId="77777777" w:rsidTr="006112A2">
        <w:tc>
          <w:tcPr>
            <w:tcW w:w="5098" w:type="dxa"/>
          </w:tcPr>
          <w:p w14:paraId="285A636B" w14:textId="77777777" w:rsidR="00127EC7" w:rsidRPr="004478A4" w:rsidRDefault="00127EC7" w:rsidP="00127EC7">
            <w:r w:rsidRPr="004478A4">
              <w:t>Bacteroides_coprocola_M16_DSM_17136</w:t>
            </w:r>
          </w:p>
        </w:tc>
        <w:tc>
          <w:tcPr>
            <w:tcW w:w="2977" w:type="dxa"/>
          </w:tcPr>
          <w:p w14:paraId="2EA4CF5F" w14:textId="77777777" w:rsidR="00127EC7" w:rsidRPr="004478A4" w:rsidRDefault="00127EC7" w:rsidP="00127EC7">
            <w:proofErr w:type="spellStart"/>
            <w:r w:rsidRPr="004478A4">
              <w:t>Bacteroides</w:t>
            </w:r>
            <w:proofErr w:type="spellEnd"/>
            <w:r w:rsidRPr="004478A4">
              <w:t xml:space="preserve"> </w:t>
            </w:r>
            <w:proofErr w:type="spellStart"/>
            <w:r w:rsidRPr="004478A4">
              <w:t>coprocola</w:t>
            </w:r>
            <w:proofErr w:type="spellEnd"/>
            <w:r w:rsidRPr="004478A4">
              <w:t xml:space="preserve"> M16, DSM 17136</w:t>
            </w:r>
          </w:p>
        </w:tc>
        <w:tc>
          <w:tcPr>
            <w:tcW w:w="1275" w:type="dxa"/>
          </w:tcPr>
          <w:p w14:paraId="03B43EA4" w14:textId="77777777" w:rsidR="00127EC7" w:rsidRPr="004478A4" w:rsidRDefault="00127EC7" w:rsidP="00127EC7">
            <w:r w:rsidRPr="004478A4">
              <w:t>310298</w:t>
            </w:r>
          </w:p>
        </w:tc>
      </w:tr>
      <w:tr w:rsidR="00127EC7" w14:paraId="752E95B3" w14:textId="77777777" w:rsidTr="006112A2">
        <w:tc>
          <w:tcPr>
            <w:tcW w:w="5098" w:type="dxa"/>
          </w:tcPr>
          <w:p w14:paraId="3B5A702C" w14:textId="77777777" w:rsidR="00127EC7" w:rsidRPr="004478A4" w:rsidRDefault="00127EC7" w:rsidP="00127EC7">
            <w:r w:rsidRPr="004478A4">
              <w:t>Butyrivibrio_crossotus_DSM_2876</w:t>
            </w:r>
          </w:p>
        </w:tc>
        <w:tc>
          <w:tcPr>
            <w:tcW w:w="2977" w:type="dxa"/>
          </w:tcPr>
          <w:p w14:paraId="178E2D5D" w14:textId="77777777" w:rsidR="00127EC7" w:rsidRPr="004478A4" w:rsidRDefault="00127EC7" w:rsidP="00127EC7">
            <w:proofErr w:type="spellStart"/>
            <w:r w:rsidRPr="004478A4">
              <w:t>Butyrivibrio</w:t>
            </w:r>
            <w:proofErr w:type="spellEnd"/>
            <w:r w:rsidRPr="004478A4">
              <w:t xml:space="preserve"> </w:t>
            </w:r>
            <w:proofErr w:type="spellStart"/>
            <w:r w:rsidRPr="004478A4">
              <w:t>crossotus</w:t>
            </w:r>
            <w:proofErr w:type="spellEnd"/>
            <w:r w:rsidRPr="004478A4">
              <w:t xml:space="preserve"> DSM 2876</w:t>
            </w:r>
          </w:p>
        </w:tc>
        <w:tc>
          <w:tcPr>
            <w:tcW w:w="1275" w:type="dxa"/>
          </w:tcPr>
          <w:p w14:paraId="446F1968" w14:textId="77777777" w:rsidR="00127EC7" w:rsidRPr="004478A4" w:rsidRDefault="00127EC7" w:rsidP="00127EC7">
            <w:r w:rsidRPr="004478A4">
              <w:t>511680</w:t>
            </w:r>
          </w:p>
        </w:tc>
      </w:tr>
      <w:tr w:rsidR="00127EC7" w14:paraId="11D73192" w14:textId="77777777" w:rsidTr="006112A2">
        <w:tc>
          <w:tcPr>
            <w:tcW w:w="5098" w:type="dxa"/>
          </w:tcPr>
          <w:p w14:paraId="1731FBF3" w14:textId="77777777" w:rsidR="00127EC7" w:rsidRPr="004478A4" w:rsidRDefault="00127EC7" w:rsidP="00127EC7">
            <w:r w:rsidRPr="004478A4">
              <w:t>Bacteroides_dorei_DSM_17855</w:t>
            </w:r>
          </w:p>
        </w:tc>
        <w:tc>
          <w:tcPr>
            <w:tcW w:w="2977" w:type="dxa"/>
          </w:tcPr>
          <w:p w14:paraId="739B5FEF" w14:textId="77777777" w:rsidR="00127EC7" w:rsidRPr="004478A4" w:rsidRDefault="00127EC7" w:rsidP="00127EC7">
            <w:proofErr w:type="spellStart"/>
            <w:r w:rsidRPr="004478A4">
              <w:t>Bacteroides</w:t>
            </w:r>
            <w:proofErr w:type="spellEnd"/>
            <w:r w:rsidRPr="004478A4">
              <w:t xml:space="preserve"> </w:t>
            </w:r>
            <w:proofErr w:type="spellStart"/>
            <w:r w:rsidRPr="004478A4">
              <w:t>dorei</w:t>
            </w:r>
            <w:proofErr w:type="spellEnd"/>
            <w:r w:rsidRPr="004478A4">
              <w:t xml:space="preserve"> DSM 17855</w:t>
            </w:r>
          </w:p>
        </w:tc>
        <w:tc>
          <w:tcPr>
            <w:tcW w:w="1275" w:type="dxa"/>
          </w:tcPr>
          <w:p w14:paraId="2ABC38AE" w14:textId="77777777" w:rsidR="00127EC7" w:rsidRPr="004478A4" w:rsidRDefault="00127EC7" w:rsidP="00127EC7">
            <w:r w:rsidRPr="004478A4">
              <w:t>483217</w:t>
            </w:r>
          </w:p>
        </w:tc>
      </w:tr>
      <w:tr w:rsidR="00127EC7" w14:paraId="72A12D5F" w14:textId="77777777" w:rsidTr="006112A2">
        <w:tc>
          <w:tcPr>
            <w:tcW w:w="5098" w:type="dxa"/>
          </w:tcPr>
          <w:p w14:paraId="07957706" w14:textId="77777777" w:rsidR="00127EC7" w:rsidRPr="004478A4" w:rsidRDefault="00127EC7" w:rsidP="00127EC7">
            <w:r w:rsidRPr="004478A4">
              <w:t>Bacteroides_eggerthii_DSM_20697</w:t>
            </w:r>
          </w:p>
        </w:tc>
        <w:tc>
          <w:tcPr>
            <w:tcW w:w="2977" w:type="dxa"/>
          </w:tcPr>
          <w:p w14:paraId="0C03D183" w14:textId="77777777" w:rsidR="00127EC7" w:rsidRPr="004478A4" w:rsidRDefault="00127EC7" w:rsidP="00127EC7">
            <w:proofErr w:type="spellStart"/>
            <w:r w:rsidRPr="004478A4">
              <w:t>Bacteroides</w:t>
            </w:r>
            <w:proofErr w:type="spellEnd"/>
            <w:r w:rsidRPr="004478A4">
              <w:t xml:space="preserve"> </w:t>
            </w:r>
            <w:proofErr w:type="spellStart"/>
            <w:r w:rsidRPr="004478A4">
              <w:t>eggerthii</w:t>
            </w:r>
            <w:proofErr w:type="spellEnd"/>
            <w:r w:rsidRPr="004478A4">
              <w:t xml:space="preserve"> DSM 20697</w:t>
            </w:r>
          </w:p>
        </w:tc>
        <w:tc>
          <w:tcPr>
            <w:tcW w:w="1275" w:type="dxa"/>
          </w:tcPr>
          <w:p w14:paraId="09894823" w14:textId="77777777" w:rsidR="00127EC7" w:rsidRPr="004478A4" w:rsidRDefault="00127EC7" w:rsidP="00127EC7">
            <w:r w:rsidRPr="004478A4">
              <w:t>483216</w:t>
            </w:r>
          </w:p>
        </w:tc>
      </w:tr>
      <w:tr w:rsidR="00127EC7" w14:paraId="7B6899F1" w14:textId="77777777" w:rsidTr="006112A2">
        <w:tc>
          <w:tcPr>
            <w:tcW w:w="5098" w:type="dxa"/>
          </w:tcPr>
          <w:p w14:paraId="2C567A5E" w14:textId="77777777" w:rsidR="00127EC7" w:rsidRPr="004478A4" w:rsidRDefault="00127EC7" w:rsidP="00127EC7">
            <w:r w:rsidRPr="004478A4">
              <w:t>Bacteroides_fragilis_NCTC_9343</w:t>
            </w:r>
          </w:p>
        </w:tc>
        <w:tc>
          <w:tcPr>
            <w:tcW w:w="2977" w:type="dxa"/>
          </w:tcPr>
          <w:p w14:paraId="0CA12E82" w14:textId="77777777" w:rsidR="00127EC7" w:rsidRPr="004478A4" w:rsidRDefault="00127EC7" w:rsidP="00127EC7">
            <w:proofErr w:type="spellStart"/>
            <w:r w:rsidRPr="004478A4">
              <w:t>Bacteroides</w:t>
            </w:r>
            <w:proofErr w:type="spellEnd"/>
            <w:r w:rsidRPr="004478A4">
              <w:t xml:space="preserve"> </w:t>
            </w:r>
            <w:proofErr w:type="spellStart"/>
            <w:r w:rsidRPr="004478A4">
              <w:t>fragilis</w:t>
            </w:r>
            <w:proofErr w:type="spellEnd"/>
            <w:r w:rsidRPr="004478A4">
              <w:t xml:space="preserve"> NCTC 9343</w:t>
            </w:r>
          </w:p>
        </w:tc>
        <w:tc>
          <w:tcPr>
            <w:tcW w:w="1275" w:type="dxa"/>
          </w:tcPr>
          <w:p w14:paraId="1E81FA36" w14:textId="77777777" w:rsidR="00127EC7" w:rsidRPr="004478A4" w:rsidRDefault="00127EC7" w:rsidP="00127EC7">
            <w:r w:rsidRPr="004478A4">
              <w:t>272559</w:t>
            </w:r>
          </w:p>
        </w:tc>
      </w:tr>
      <w:tr w:rsidR="00127EC7" w14:paraId="5090C1AA" w14:textId="77777777" w:rsidTr="006112A2">
        <w:tc>
          <w:tcPr>
            <w:tcW w:w="5098" w:type="dxa"/>
          </w:tcPr>
          <w:p w14:paraId="76E6B8D2" w14:textId="77777777" w:rsidR="00127EC7" w:rsidRPr="004478A4" w:rsidRDefault="00127EC7" w:rsidP="00127EC7">
            <w:r w:rsidRPr="004478A4">
              <w:t>Bacteroides_fragilis_3_1_12</w:t>
            </w:r>
          </w:p>
        </w:tc>
        <w:tc>
          <w:tcPr>
            <w:tcW w:w="2977" w:type="dxa"/>
          </w:tcPr>
          <w:p w14:paraId="0C4D3D50" w14:textId="77777777" w:rsidR="00127EC7" w:rsidRPr="004478A4" w:rsidRDefault="00127EC7" w:rsidP="00127EC7">
            <w:proofErr w:type="spellStart"/>
            <w:r w:rsidRPr="004478A4">
              <w:t>Bacteroides</w:t>
            </w:r>
            <w:proofErr w:type="spellEnd"/>
            <w:r w:rsidRPr="004478A4">
              <w:t xml:space="preserve"> </w:t>
            </w:r>
            <w:proofErr w:type="spellStart"/>
            <w:r w:rsidRPr="004478A4">
              <w:t>fragilis</w:t>
            </w:r>
            <w:proofErr w:type="spellEnd"/>
            <w:r w:rsidRPr="004478A4">
              <w:t xml:space="preserve"> 3_1_12</w:t>
            </w:r>
          </w:p>
        </w:tc>
        <w:tc>
          <w:tcPr>
            <w:tcW w:w="1275" w:type="dxa"/>
          </w:tcPr>
          <w:p w14:paraId="0A35E4A2" w14:textId="77777777" w:rsidR="00127EC7" w:rsidRPr="004478A4" w:rsidRDefault="00127EC7" w:rsidP="00127EC7">
            <w:r w:rsidRPr="004478A4">
              <w:t>457424</w:t>
            </w:r>
          </w:p>
        </w:tc>
      </w:tr>
      <w:tr w:rsidR="00127EC7" w14:paraId="1DE25FEB" w14:textId="77777777" w:rsidTr="006112A2">
        <w:tc>
          <w:tcPr>
            <w:tcW w:w="5098" w:type="dxa"/>
          </w:tcPr>
          <w:p w14:paraId="5C62740B" w14:textId="77777777" w:rsidR="00127EC7" w:rsidRPr="004478A4" w:rsidRDefault="00127EC7" w:rsidP="00127EC7">
            <w:r w:rsidRPr="004478A4">
              <w:t>Blautia_hansenii_VPI_C7_24_DSM_20583</w:t>
            </w:r>
          </w:p>
        </w:tc>
        <w:tc>
          <w:tcPr>
            <w:tcW w:w="2977" w:type="dxa"/>
          </w:tcPr>
          <w:p w14:paraId="480AA94E" w14:textId="77777777" w:rsidR="00127EC7" w:rsidRPr="004478A4" w:rsidRDefault="00127EC7" w:rsidP="00127EC7">
            <w:proofErr w:type="spellStart"/>
            <w:r w:rsidRPr="004478A4">
              <w:t>Blautia</w:t>
            </w:r>
            <w:proofErr w:type="spellEnd"/>
            <w:r w:rsidRPr="004478A4">
              <w:t xml:space="preserve"> </w:t>
            </w:r>
            <w:proofErr w:type="spellStart"/>
            <w:r w:rsidRPr="004478A4">
              <w:t>hansenii</w:t>
            </w:r>
            <w:proofErr w:type="spellEnd"/>
            <w:r w:rsidRPr="004478A4">
              <w:t xml:space="preserve"> VPI C7-24, DSM 20583</w:t>
            </w:r>
          </w:p>
        </w:tc>
        <w:tc>
          <w:tcPr>
            <w:tcW w:w="1275" w:type="dxa"/>
          </w:tcPr>
          <w:p w14:paraId="5C0DF0F9" w14:textId="77777777" w:rsidR="00127EC7" w:rsidRPr="004478A4" w:rsidRDefault="00127EC7" w:rsidP="00127EC7">
            <w:r w:rsidRPr="004478A4">
              <w:t>1322</w:t>
            </w:r>
          </w:p>
        </w:tc>
      </w:tr>
      <w:tr w:rsidR="00127EC7" w14:paraId="1913B36C" w14:textId="77777777" w:rsidTr="006112A2">
        <w:tc>
          <w:tcPr>
            <w:tcW w:w="5098" w:type="dxa"/>
          </w:tcPr>
          <w:p w14:paraId="10867D96" w14:textId="77777777" w:rsidR="00127EC7" w:rsidRPr="004478A4" w:rsidRDefault="00127EC7" w:rsidP="00127EC7">
            <w:r w:rsidRPr="004478A4">
              <w:t>Bifidobacterium_longum_infantis_ATCC_15697</w:t>
            </w:r>
          </w:p>
        </w:tc>
        <w:tc>
          <w:tcPr>
            <w:tcW w:w="2977" w:type="dxa"/>
          </w:tcPr>
          <w:p w14:paraId="128C9459" w14:textId="77777777" w:rsidR="00127EC7" w:rsidRPr="004478A4" w:rsidRDefault="00127EC7" w:rsidP="00127EC7">
            <w:proofErr w:type="spellStart"/>
            <w:r w:rsidRPr="004478A4">
              <w:t>Bifidobacterium</w:t>
            </w:r>
            <w:proofErr w:type="spellEnd"/>
            <w:r w:rsidRPr="004478A4">
              <w:t xml:space="preserve"> </w:t>
            </w:r>
            <w:proofErr w:type="spellStart"/>
            <w:r w:rsidRPr="004478A4">
              <w:t>longum</w:t>
            </w:r>
            <w:proofErr w:type="spellEnd"/>
            <w:r w:rsidRPr="004478A4">
              <w:t xml:space="preserve"> </w:t>
            </w:r>
            <w:proofErr w:type="spellStart"/>
            <w:r w:rsidRPr="004478A4">
              <w:t>infantis</w:t>
            </w:r>
            <w:proofErr w:type="spellEnd"/>
            <w:r w:rsidRPr="004478A4">
              <w:t xml:space="preserve"> ATCC 15697</w:t>
            </w:r>
          </w:p>
        </w:tc>
        <w:tc>
          <w:tcPr>
            <w:tcW w:w="1275" w:type="dxa"/>
          </w:tcPr>
          <w:p w14:paraId="3623DE4B" w14:textId="77777777" w:rsidR="00127EC7" w:rsidRPr="004478A4" w:rsidRDefault="00127EC7" w:rsidP="00127EC7">
            <w:r w:rsidRPr="004478A4">
              <w:t>1682</w:t>
            </w:r>
          </w:p>
        </w:tc>
      </w:tr>
      <w:tr w:rsidR="00127EC7" w14:paraId="7139010E" w14:textId="77777777" w:rsidTr="006112A2">
        <w:tc>
          <w:tcPr>
            <w:tcW w:w="5098" w:type="dxa"/>
          </w:tcPr>
          <w:p w14:paraId="23D6F759" w14:textId="77777777" w:rsidR="00127EC7" w:rsidRPr="004478A4" w:rsidRDefault="00127EC7" w:rsidP="00127EC7">
            <w:r w:rsidRPr="004478A4">
              <w:t>Blautia_obeum_ATCC_29174</w:t>
            </w:r>
          </w:p>
        </w:tc>
        <w:tc>
          <w:tcPr>
            <w:tcW w:w="2977" w:type="dxa"/>
          </w:tcPr>
          <w:p w14:paraId="08DBE541" w14:textId="77777777" w:rsidR="00127EC7" w:rsidRPr="004478A4" w:rsidRDefault="00127EC7" w:rsidP="00127EC7">
            <w:proofErr w:type="spellStart"/>
            <w:r w:rsidRPr="004478A4">
              <w:t>Blautia</w:t>
            </w:r>
            <w:proofErr w:type="spellEnd"/>
            <w:r w:rsidRPr="004478A4">
              <w:t xml:space="preserve"> </w:t>
            </w:r>
            <w:proofErr w:type="spellStart"/>
            <w:r w:rsidRPr="004478A4">
              <w:t>obeum</w:t>
            </w:r>
            <w:proofErr w:type="spellEnd"/>
            <w:r w:rsidRPr="004478A4">
              <w:t xml:space="preserve"> ATCC 29174</w:t>
            </w:r>
          </w:p>
        </w:tc>
        <w:tc>
          <w:tcPr>
            <w:tcW w:w="1275" w:type="dxa"/>
          </w:tcPr>
          <w:p w14:paraId="76F6B2DF" w14:textId="77777777" w:rsidR="00127EC7" w:rsidRPr="004478A4" w:rsidRDefault="00127EC7" w:rsidP="00127EC7">
            <w:r w:rsidRPr="004478A4">
              <w:t>411459</w:t>
            </w:r>
          </w:p>
        </w:tc>
      </w:tr>
      <w:tr w:rsidR="00127EC7" w14:paraId="6FB47DA2" w14:textId="77777777" w:rsidTr="006112A2">
        <w:tc>
          <w:tcPr>
            <w:tcW w:w="5098" w:type="dxa"/>
          </w:tcPr>
          <w:p w14:paraId="32EA7398" w14:textId="77777777" w:rsidR="00127EC7" w:rsidRPr="004478A4" w:rsidRDefault="00127EC7" w:rsidP="00127EC7">
            <w:r w:rsidRPr="004478A4">
              <w:t>Bacteroides_ovatus_ATCC_8483</w:t>
            </w:r>
          </w:p>
        </w:tc>
        <w:tc>
          <w:tcPr>
            <w:tcW w:w="2977" w:type="dxa"/>
          </w:tcPr>
          <w:p w14:paraId="67614B49" w14:textId="77777777" w:rsidR="00127EC7" w:rsidRPr="004478A4" w:rsidRDefault="00127EC7" w:rsidP="00127EC7">
            <w:proofErr w:type="spellStart"/>
            <w:r w:rsidRPr="004478A4">
              <w:t>Bacteroides</w:t>
            </w:r>
            <w:proofErr w:type="spellEnd"/>
            <w:r w:rsidRPr="004478A4">
              <w:t xml:space="preserve"> </w:t>
            </w:r>
            <w:proofErr w:type="spellStart"/>
            <w:r w:rsidRPr="004478A4">
              <w:t>ovatus</w:t>
            </w:r>
            <w:proofErr w:type="spellEnd"/>
            <w:r w:rsidRPr="004478A4">
              <w:t xml:space="preserve"> ATCC 8483</w:t>
            </w:r>
          </w:p>
        </w:tc>
        <w:tc>
          <w:tcPr>
            <w:tcW w:w="1275" w:type="dxa"/>
          </w:tcPr>
          <w:p w14:paraId="1A920AC9" w14:textId="77777777" w:rsidR="00127EC7" w:rsidRPr="004478A4" w:rsidRDefault="00127EC7" w:rsidP="00127EC7">
            <w:r w:rsidRPr="004478A4">
              <w:t>411476</w:t>
            </w:r>
          </w:p>
        </w:tc>
      </w:tr>
      <w:tr w:rsidR="00127EC7" w14:paraId="4D900645" w14:textId="77777777" w:rsidTr="006112A2">
        <w:tc>
          <w:tcPr>
            <w:tcW w:w="5098" w:type="dxa"/>
          </w:tcPr>
          <w:p w14:paraId="7A44AE07" w14:textId="77777777" w:rsidR="00127EC7" w:rsidRPr="004478A4" w:rsidRDefault="00127EC7" w:rsidP="00127EC7">
            <w:r w:rsidRPr="004478A4">
              <w:t>Bacteroides_thetaiotaomicron_VPI_5482</w:t>
            </w:r>
          </w:p>
        </w:tc>
        <w:tc>
          <w:tcPr>
            <w:tcW w:w="2977" w:type="dxa"/>
          </w:tcPr>
          <w:p w14:paraId="37D53E40" w14:textId="77777777" w:rsidR="00127EC7" w:rsidRPr="004478A4" w:rsidRDefault="00127EC7" w:rsidP="00127EC7">
            <w:proofErr w:type="spellStart"/>
            <w:r w:rsidRPr="004478A4">
              <w:t>Bacteroides</w:t>
            </w:r>
            <w:proofErr w:type="spellEnd"/>
            <w:r w:rsidRPr="004478A4">
              <w:t xml:space="preserve"> </w:t>
            </w:r>
            <w:proofErr w:type="spellStart"/>
            <w:r w:rsidRPr="004478A4">
              <w:t>thetaiotaomicron</w:t>
            </w:r>
            <w:proofErr w:type="spellEnd"/>
            <w:r w:rsidRPr="004478A4">
              <w:t xml:space="preserve"> VPI-5482</w:t>
            </w:r>
          </w:p>
        </w:tc>
        <w:tc>
          <w:tcPr>
            <w:tcW w:w="1275" w:type="dxa"/>
          </w:tcPr>
          <w:p w14:paraId="0AC1F2E6" w14:textId="77777777" w:rsidR="00127EC7" w:rsidRPr="004478A4" w:rsidRDefault="00127EC7" w:rsidP="00127EC7">
            <w:r w:rsidRPr="004478A4">
              <w:t>226186</w:t>
            </w:r>
          </w:p>
        </w:tc>
      </w:tr>
      <w:tr w:rsidR="00127EC7" w14:paraId="36A5F68A" w14:textId="77777777" w:rsidTr="006112A2">
        <w:tc>
          <w:tcPr>
            <w:tcW w:w="5098" w:type="dxa"/>
          </w:tcPr>
          <w:p w14:paraId="294D5F0F" w14:textId="77777777" w:rsidR="00127EC7" w:rsidRPr="004478A4" w:rsidRDefault="00127EC7" w:rsidP="00127EC7">
            <w:r w:rsidRPr="004478A4">
              <w:t>Bacteroides_uniformis_ATCC_8492</w:t>
            </w:r>
          </w:p>
        </w:tc>
        <w:tc>
          <w:tcPr>
            <w:tcW w:w="2977" w:type="dxa"/>
          </w:tcPr>
          <w:p w14:paraId="18447BB2" w14:textId="77777777" w:rsidR="00127EC7" w:rsidRPr="004478A4" w:rsidRDefault="00127EC7" w:rsidP="00127EC7">
            <w:proofErr w:type="spellStart"/>
            <w:r w:rsidRPr="004478A4">
              <w:t>Bacteroides</w:t>
            </w:r>
            <w:proofErr w:type="spellEnd"/>
            <w:r w:rsidRPr="004478A4">
              <w:t xml:space="preserve"> </w:t>
            </w:r>
            <w:proofErr w:type="spellStart"/>
            <w:r w:rsidRPr="004478A4">
              <w:t>uniformis</w:t>
            </w:r>
            <w:proofErr w:type="spellEnd"/>
            <w:r w:rsidRPr="004478A4">
              <w:t xml:space="preserve"> ATCC 8492</w:t>
            </w:r>
          </w:p>
        </w:tc>
        <w:tc>
          <w:tcPr>
            <w:tcW w:w="1275" w:type="dxa"/>
          </w:tcPr>
          <w:p w14:paraId="164A2CD0" w14:textId="77777777" w:rsidR="00127EC7" w:rsidRPr="004478A4" w:rsidRDefault="00127EC7" w:rsidP="00127EC7">
            <w:r w:rsidRPr="004478A4">
              <w:t>411479</w:t>
            </w:r>
          </w:p>
        </w:tc>
      </w:tr>
      <w:tr w:rsidR="00127EC7" w14:paraId="4FB1E848" w14:textId="77777777" w:rsidTr="006112A2">
        <w:tc>
          <w:tcPr>
            <w:tcW w:w="5098" w:type="dxa"/>
          </w:tcPr>
          <w:p w14:paraId="17EFD0D8" w14:textId="77777777" w:rsidR="00127EC7" w:rsidRPr="004478A4" w:rsidRDefault="00127EC7" w:rsidP="00127EC7">
            <w:r w:rsidRPr="004478A4">
              <w:t>Bacteroides_vulgatus_ATCC_8482</w:t>
            </w:r>
          </w:p>
        </w:tc>
        <w:tc>
          <w:tcPr>
            <w:tcW w:w="2977" w:type="dxa"/>
          </w:tcPr>
          <w:p w14:paraId="662BB799" w14:textId="77777777" w:rsidR="00127EC7" w:rsidRPr="004478A4" w:rsidRDefault="00127EC7" w:rsidP="00127EC7">
            <w:proofErr w:type="spellStart"/>
            <w:r w:rsidRPr="004478A4">
              <w:t>Bacteroides</w:t>
            </w:r>
            <w:proofErr w:type="spellEnd"/>
            <w:r w:rsidRPr="004478A4">
              <w:t xml:space="preserve"> </w:t>
            </w:r>
            <w:proofErr w:type="spellStart"/>
            <w:r w:rsidRPr="004478A4">
              <w:t>vulgatus</w:t>
            </w:r>
            <w:proofErr w:type="spellEnd"/>
            <w:r w:rsidRPr="004478A4">
              <w:t xml:space="preserve"> ATCC 8482</w:t>
            </w:r>
          </w:p>
        </w:tc>
        <w:tc>
          <w:tcPr>
            <w:tcW w:w="1275" w:type="dxa"/>
          </w:tcPr>
          <w:p w14:paraId="362F4D36" w14:textId="77777777" w:rsidR="00127EC7" w:rsidRPr="004478A4" w:rsidRDefault="00127EC7" w:rsidP="00127EC7">
            <w:r w:rsidRPr="004478A4">
              <w:t>435590</w:t>
            </w:r>
          </w:p>
        </w:tc>
      </w:tr>
      <w:tr w:rsidR="00127EC7" w14:paraId="06D16598" w14:textId="77777777" w:rsidTr="006112A2">
        <w:tc>
          <w:tcPr>
            <w:tcW w:w="5098" w:type="dxa"/>
          </w:tcPr>
          <w:p w14:paraId="7728FFEC" w14:textId="77777777" w:rsidR="00127EC7" w:rsidRPr="004478A4" w:rsidRDefault="00127EC7" w:rsidP="00127EC7">
            <w:r w:rsidRPr="004478A4">
              <w:t>Collinsella_aerofaciens_ATCC_25986</w:t>
            </w:r>
          </w:p>
        </w:tc>
        <w:tc>
          <w:tcPr>
            <w:tcW w:w="2977" w:type="dxa"/>
          </w:tcPr>
          <w:p w14:paraId="7AEF04E8" w14:textId="77777777" w:rsidR="00127EC7" w:rsidRPr="004478A4" w:rsidRDefault="00127EC7" w:rsidP="00127EC7">
            <w:proofErr w:type="spellStart"/>
            <w:r w:rsidRPr="004478A4">
              <w:t>Collinsella</w:t>
            </w:r>
            <w:proofErr w:type="spellEnd"/>
            <w:r w:rsidRPr="004478A4">
              <w:t xml:space="preserve"> </w:t>
            </w:r>
            <w:proofErr w:type="spellStart"/>
            <w:r w:rsidRPr="004478A4">
              <w:t>aerofaciens</w:t>
            </w:r>
            <w:proofErr w:type="spellEnd"/>
            <w:r w:rsidRPr="004478A4">
              <w:t xml:space="preserve"> ATCC 25986</w:t>
            </w:r>
          </w:p>
        </w:tc>
        <w:tc>
          <w:tcPr>
            <w:tcW w:w="1275" w:type="dxa"/>
          </w:tcPr>
          <w:p w14:paraId="3E9C2201" w14:textId="77777777" w:rsidR="00127EC7" w:rsidRPr="004478A4" w:rsidRDefault="00127EC7" w:rsidP="00127EC7">
            <w:r w:rsidRPr="004478A4">
              <w:t>411903</w:t>
            </w:r>
          </w:p>
        </w:tc>
      </w:tr>
      <w:tr w:rsidR="00127EC7" w14:paraId="1C89BF3E" w14:textId="77777777" w:rsidTr="006112A2">
        <w:tc>
          <w:tcPr>
            <w:tcW w:w="5098" w:type="dxa"/>
          </w:tcPr>
          <w:p w14:paraId="2A333AE8" w14:textId="77777777" w:rsidR="00127EC7" w:rsidRPr="004478A4" w:rsidRDefault="00127EC7" w:rsidP="00127EC7">
            <w:r w:rsidRPr="004478A4">
              <w:t>Clostridium_bolteae_ATCC_BAA_613</w:t>
            </w:r>
          </w:p>
        </w:tc>
        <w:tc>
          <w:tcPr>
            <w:tcW w:w="2977" w:type="dxa"/>
          </w:tcPr>
          <w:p w14:paraId="0A67A316" w14:textId="77777777" w:rsidR="00127EC7" w:rsidRPr="004478A4" w:rsidRDefault="00127EC7" w:rsidP="00127EC7">
            <w:r w:rsidRPr="004478A4">
              <w:t xml:space="preserve">Clostridium </w:t>
            </w:r>
            <w:proofErr w:type="spellStart"/>
            <w:r w:rsidRPr="004478A4">
              <w:t>bolteae</w:t>
            </w:r>
            <w:proofErr w:type="spellEnd"/>
            <w:r w:rsidRPr="004478A4">
              <w:t xml:space="preserve"> ATCC BAA-613</w:t>
            </w:r>
          </w:p>
        </w:tc>
        <w:tc>
          <w:tcPr>
            <w:tcW w:w="1275" w:type="dxa"/>
          </w:tcPr>
          <w:p w14:paraId="44E83D70" w14:textId="77777777" w:rsidR="00127EC7" w:rsidRPr="004478A4" w:rsidRDefault="00127EC7" w:rsidP="00127EC7">
            <w:r w:rsidRPr="004478A4">
              <w:t>411902</w:t>
            </w:r>
          </w:p>
        </w:tc>
      </w:tr>
      <w:tr w:rsidR="00127EC7" w14:paraId="7B0FB044" w14:textId="77777777" w:rsidTr="006112A2">
        <w:tc>
          <w:tcPr>
            <w:tcW w:w="5098" w:type="dxa"/>
          </w:tcPr>
          <w:p w14:paraId="6B7A60EC" w14:textId="77777777" w:rsidR="00127EC7" w:rsidRPr="004478A4" w:rsidRDefault="00127EC7" w:rsidP="00127EC7">
            <w:r w:rsidRPr="004478A4">
              <w:lastRenderedPageBreak/>
              <w:t>Coprococcus_comes_ATCC_27758</w:t>
            </w:r>
          </w:p>
        </w:tc>
        <w:tc>
          <w:tcPr>
            <w:tcW w:w="2977" w:type="dxa"/>
          </w:tcPr>
          <w:p w14:paraId="50E52ECD" w14:textId="77777777" w:rsidR="00127EC7" w:rsidRPr="004478A4" w:rsidRDefault="00127EC7" w:rsidP="00127EC7">
            <w:proofErr w:type="spellStart"/>
            <w:r w:rsidRPr="004478A4">
              <w:t>Coprococcus</w:t>
            </w:r>
            <w:proofErr w:type="spellEnd"/>
            <w:r w:rsidRPr="004478A4">
              <w:t xml:space="preserve"> comes ATCC 27758</w:t>
            </w:r>
          </w:p>
        </w:tc>
        <w:tc>
          <w:tcPr>
            <w:tcW w:w="1275" w:type="dxa"/>
          </w:tcPr>
          <w:p w14:paraId="03414C10" w14:textId="77777777" w:rsidR="00127EC7" w:rsidRPr="004478A4" w:rsidRDefault="00127EC7" w:rsidP="00127EC7">
            <w:r w:rsidRPr="004478A4">
              <w:t>470146</w:t>
            </w:r>
          </w:p>
        </w:tc>
      </w:tr>
      <w:tr w:rsidR="00127EC7" w14:paraId="2AB0B4D3" w14:textId="77777777" w:rsidTr="006112A2">
        <w:tc>
          <w:tcPr>
            <w:tcW w:w="5098" w:type="dxa"/>
          </w:tcPr>
          <w:p w14:paraId="23EA1239" w14:textId="77777777" w:rsidR="00127EC7" w:rsidRPr="004478A4" w:rsidRDefault="00127EC7" w:rsidP="00127EC7">
            <w:r w:rsidRPr="004478A4">
              <w:t>Clostridium_leptum_DSM_753</w:t>
            </w:r>
          </w:p>
        </w:tc>
        <w:tc>
          <w:tcPr>
            <w:tcW w:w="2977" w:type="dxa"/>
          </w:tcPr>
          <w:p w14:paraId="65C9E64D" w14:textId="77777777" w:rsidR="00127EC7" w:rsidRPr="004478A4" w:rsidRDefault="00127EC7" w:rsidP="00127EC7">
            <w:r w:rsidRPr="004478A4">
              <w:t xml:space="preserve">Clostridium </w:t>
            </w:r>
            <w:proofErr w:type="spellStart"/>
            <w:r w:rsidRPr="004478A4">
              <w:t>leptum</w:t>
            </w:r>
            <w:proofErr w:type="spellEnd"/>
            <w:r w:rsidRPr="004478A4">
              <w:t xml:space="preserve"> DSM 753</w:t>
            </w:r>
          </w:p>
        </w:tc>
        <w:tc>
          <w:tcPr>
            <w:tcW w:w="1275" w:type="dxa"/>
          </w:tcPr>
          <w:p w14:paraId="0D9510C3" w14:textId="77777777" w:rsidR="00127EC7" w:rsidRPr="004478A4" w:rsidRDefault="00127EC7" w:rsidP="00127EC7">
            <w:r w:rsidRPr="004478A4">
              <w:t>428125</w:t>
            </w:r>
          </w:p>
        </w:tc>
      </w:tr>
      <w:tr w:rsidR="00127EC7" w14:paraId="4A2E82ED" w14:textId="77777777" w:rsidTr="006112A2">
        <w:tc>
          <w:tcPr>
            <w:tcW w:w="5098" w:type="dxa"/>
          </w:tcPr>
          <w:p w14:paraId="5815CE07" w14:textId="77777777" w:rsidR="00127EC7" w:rsidRPr="004478A4" w:rsidRDefault="00127EC7" w:rsidP="00127EC7">
            <w:r w:rsidRPr="004478A4">
              <w:t>Clostridium_perfringens_ATCC_13124</w:t>
            </w:r>
          </w:p>
        </w:tc>
        <w:tc>
          <w:tcPr>
            <w:tcW w:w="2977" w:type="dxa"/>
          </w:tcPr>
          <w:p w14:paraId="578DD867" w14:textId="77777777" w:rsidR="00127EC7" w:rsidRPr="004478A4" w:rsidRDefault="00127EC7" w:rsidP="00127EC7">
            <w:r w:rsidRPr="004478A4">
              <w:t>Clostridium perfringens ATCC 13124</w:t>
            </w:r>
          </w:p>
        </w:tc>
        <w:tc>
          <w:tcPr>
            <w:tcW w:w="1275" w:type="dxa"/>
          </w:tcPr>
          <w:p w14:paraId="77B3DCE7" w14:textId="77777777" w:rsidR="00127EC7" w:rsidRPr="004478A4" w:rsidRDefault="00127EC7" w:rsidP="00127EC7">
            <w:r w:rsidRPr="004478A4">
              <w:t>195103</w:t>
            </w:r>
          </w:p>
        </w:tc>
      </w:tr>
      <w:tr w:rsidR="00127EC7" w14:paraId="2C46D787" w14:textId="77777777" w:rsidTr="006112A2">
        <w:tc>
          <w:tcPr>
            <w:tcW w:w="5098" w:type="dxa"/>
          </w:tcPr>
          <w:p w14:paraId="7561A56C" w14:textId="77777777" w:rsidR="00127EC7" w:rsidRPr="004478A4" w:rsidRDefault="00127EC7" w:rsidP="00127EC7">
            <w:r w:rsidRPr="004478A4">
              <w:t>Clostridium_ramosum_VPI_0427_DSM_1402</w:t>
            </w:r>
          </w:p>
        </w:tc>
        <w:tc>
          <w:tcPr>
            <w:tcW w:w="2977" w:type="dxa"/>
          </w:tcPr>
          <w:p w14:paraId="3E140C95" w14:textId="77777777" w:rsidR="00127EC7" w:rsidRPr="004478A4" w:rsidRDefault="00127EC7" w:rsidP="00127EC7">
            <w:r w:rsidRPr="004478A4">
              <w:t xml:space="preserve">Clostridium </w:t>
            </w:r>
            <w:proofErr w:type="spellStart"/>
            <w:r w:rsidRPr="004478A4">
              <w:t>ramosum</w:t>
            </w:r>
            <w:proofErr w:type="spellEnd"/>
            <w:r w:rsidRPr="004478A4">
              <w:t xml:space="preserve"> VPI 0427, DSM 1402</w:t>
            </w:r>
          </w:p>
        </w:tc>
        <w:tc>
          <w:tcPr>
            <w:tcW w:w="1275" w:type="dxa"/>
          </w:tcPr>
          <w:p w14:paraId="22337CC8" w14:textId="77777777" w:rsidR="00127EC7" w:rsidRPr="004478A4" w:rsidRDefault="00127EC7" w:rsidP="00127EC7">
            <w:r w:rsidRPr="004478A4">
              <w:t>1547</w:t>
            </w:r>
          </w:p>
        </w:tc>
      </w:tr>
      <w:tr w:rsidR="00127EC7" w14:paraId="58A6D010" w14:textId="77777777" w:rsidTr="006112A2">
        <w:tc>
          <w:tcPr>
            <w:tcW w:w="5098" w:type="dxa"/>
          </w:tcPr>
          <w:p w14:paraId="34C72BD6" w14:textId="77777777" w:rsidR="00127EC7" w:rsidRPr="004478A4" w:rsidRDefault="00127EC7" w:rsidP="00127EC7">
            <w:r w:rsidRPr="004478A4">
              <w:t>Dorea_formicigenerans_ATCC_27755</w:t>
            </w:r>
          </w:p>
        </w:tc>
        <w:tc>
          <w:tcPr>
            <w:tcW w:w="2977" w:type="dxa"/>
          </w:tcPr>
          <w:p w14:paraId="57E989C2" w14:textId="77777777" w:rsidR="00127EC7" w:rsidRPr="004478A4" w:rsidRDefault="00127EC7" w:rsidP="00127EC7">
            <w:proofErr w:type="spellStart"/>
            <w:r w:rsidRPr="004478A4">
              <w:t>Dorea</w:t>
            </w:r>
            <w:proofErr w:type="spellEnd"/>
            <w:r w:rsidRPr="004478A4">
              <w:t xml:space="preserve"> </w:t>
            </w:r>
            <w:proofErr w:type="spellStart"/>
            <w:r w:rsidRPr="004478A4">
              <w:t>formicigenerans</w:t>
            </w:r>
            <w:proofErr w:type="spellEnd"/>
            <w:r w:rsidRPr="004478A4">
              <w:t xml:space="preserve"> ATCC 27755</w:t>
            </w:r>
          </w:p>
        </w:tc>
        <w:tc>
          <w:tcPr>
            <w:tcW w:w="1275" w:type="dxa"/>
          </w:tcPr>
          <w:p w14:paraId="3556A939" w14:textId="77777777" w:rsidR="00127EC7" w:rsidRPr="004478A4" w:rsidRDefault="00127EC7" w:rsidP="00127EC7">
            <w:r w:rsidRPr="004478A4">
              <w:t>411461</w:t>
            </w:r>
          </w:p>
        </w:tc>
      </w:tr>
      <w:tr w:rsidR="00127EC7" w14:paraId="73BF5F18" w14:textId="77777777" w:rsidTr="006112A2">
        <w:tc>
          <w:tcPr>
            <w:tcW w:w="5098" w:type="dxa"/>
          </w:tcPr>
          <w:p w14:paraId="1288E648" w14:textId="77777777" w:rsidR="00127EC7" w:rsidRPr="004478A4" w:rsidRDefault="00127EC7" w:rsidP="00127EC7">
            <w:r w:rsidRPr="004478A4">
              <w:t>Desulfovibrio_piger_ATCC_29098</w:t>
            </w:r>
          </w:p>
        </w:tc>
        <w:tc>
          <w:tcPr>
            <w:tcW w:w="2977" w:type="dxa"/>
          </w:tcPr>
          <w:p w14:paraId="28F72449" w14:textId="77777777" w:rsidR="00127EC7" w:rsidRPr="004478A4" w:rsidRDefault="00127EC7" w:rsidP="00127EC7">
            <w:proofErr w:type="spellStart"/>
            <w:r w:rsidRPr="004478A4">
              <w:t>Desulfovibrio</w:t>
            </w:r>
            <w:proofErr w:type="spellEnd"/>
            <w:r w:rsidRPr="004478A4">
              <w:t xml:space="preserve"> </w:t>
            </w:r>
            <w:proofErr w:type="spellStart"/>
            <w:r w:rsidRPr="004478A4">
              <w:t>piger</w:t>
            </w:r>
            <w:proofErr w:type="spellEnd"/>
            <w:r w:rsidRPr="004478A4">
              <w:t xml:space="preserve"> ATCC 29098</w:t>
            </w:r>
          </w:p>
        </w:tc>
        <w:tc>
          <w:tcPr>
            <w:tcW w:w="1275" w:type="dxa"/>
          </w:tcPr>
          <w:p w14:paraId="2C37CCFA" w14:textId="77777777" w:rsidR="00127EC7" w:rsidRPr="004478A4" w:rsidRDefault="00127EC7" w:rsidP="00127EC7">
            <w:r w:rsidRPr="004478A4">
              <w:t>411464</w:t>
            </w:r>
          </w:p>
        </w:tc>
      </w:tr>
      <w:tr w:rsidR="00127EC7" w14:paraId="248227C6" w14:textId="77777777" w:rsidTr="006112A2">
        <w:tc>
          <w:tcPr>
            <w:tcW w:w="5098" w:type="dxa"/>
          </w:tcPr>
          <w:p w14:paraId="0FB0187A" w14:textId="77777777" w:rsidR="00127EC7" w:rsidRPr="004478A4" w:rsidRDefault="00127EC7" w:rsidP="00127EC7">
            <w:r w:rsidRPr="004478A4">
              <w:t>Escherichia_coli_UTI89_UPEC</w:t>
            </w:r>
          </w:p>
        </w:tc>
        <w:tc>
          <w:tcPr>
            <w:tcW w:w="2977" w:type="dxa"/>
          </w:tcPr>
          <w:p w14:paraId="71A7C46D" w14:textId="77777777" w:rsidR="00127EC7" w:rsidRPr="004478A4" w:rsidRDefault="00127EC7" w:rsidP="00127EC7">
            <w:r w:rsidRPr="004478A4">
              <w:t>Escherichia coli UTI89 (UPEC)</w:t>
            </w:r>
          </w:p>
        </w:tc>
        <w:tc>
          <w:tcPr>
            <w:tcW w:w="1275" w:type="dxa"/>
          </w:tcPr>
          <w:p w14:paraId="4C278E12" w14:textId="77777777" w:rsidR="00127EC7" w:rsidRPr="004478A4" w:rsidRDefault="00127EC7" w:rsidP="00127EC7">
            <w:r w:rsidRPr="004478A4">
              <w:t>364106</w:t>
            </w:r>
          </w:p>
        </w:tc>
      </w:tr>
      <w:tr w:rsidR="00127EC7" w14:paraId="3C43F975" w14:textId="77777777" w:rsidTr="006112A2">
        <w:tc>
          <w:tcPr>
            <w:tcW w:w="5098" w:type="dxa"/>
          </w:tcPr>
          <w:p w14:paraId="303CAB9A" w14:textId="77777777" w:rsidR="00127EC7" w:rsidRPr="004478A4" w:rsidRDefault="00127EC7" w:rsidP="00127EC7">
            <w:r w:rsidRPr="004478A4">
              <w:t>Eubacterium_eligens_ATCC_27750</w:t>
            </w:r>
          </w:p>
        </w:tc>
        <w:tc>
          <w:tcPr>
            <w:tcW w:w="2977" w:type="dxa"/>
          </w:tcPr>
          <w:p w14:paraId="228FF02A" w14:textId="77777777" w:rsidR="00127EC7" w:rsidRPr="004478A4" w:rsidRDefault="00127EC7" w:rsidP="00127EC7">
            <w:proofErr w:type="spellStart"/>
            <w:r w:rsidRPr="004478A4">
              <w:t>Eubacterium</w:t>
            </w:r>
            <w:proofErr w:type="spellEnd"/>
            <w:r w:rsidRPr="004478A4">
              <w:t xml:space="preserve"> </w:t>
            </w:r>
            <w:proofErr w:type="spellStart"/>
            <w:r w:rsidRPr="004478A4">
              <w:t>eligens</w:t>
            </w:r>
            <w:proofErr w:type="spellEnd"/>
            <w:r w:rsidRPr="004478A4">
              <w:t xml:space="preserve"> ATCC 27750</w:t>
            </w:r>
          </w:p>
        </w:tc>
        <w:tc>
          <w:tcPr>
            <w:tcW w:w="1275" w:type="dxa"/>
          </w:tcPr>
          <w:p w14:paraId="06FD3E19" w14:textId="77777777" w:rsidR="00127EC7" w:rsidRPr="004478A4" w:rsidRDefault="00127EC7" w:rsidP="00127EC7">
            <w:r w:rsidRPr="004478A4">
              <w:t>515620</w:t>
            </w:r>
          </w:p>
        </w:tc>
      </w:tr>
      <w:tr w:rsidR="00127EC7" w14:paraId="3DBDDCDF" w14:textId="77777777" w:rsidTr="006112A2">
        <w:tc>
          <w:tcPr>
            <w:tcW w:w="5098" w:type="dxa"/>
          </w:tcPr>
          <w:p w14:paraId="16C5D612" w14:textId="77777777" w:rsidR="00127EC7" w:rsidRPr="004478A4" w:rsidRDefault="00127EC7" w:rsidP="00127EC7">
            <w:r w:rsidRPr="004478A4">
              <w:t>Eggerthella_lenta_DSM_2243</w:t>
            </w:r>
          </w:p>
        </w:tc>
        <w:tc>
          <w:tcPr>
            <w:tcW w:w="2977" w:type="dxa"/>
          </w:tcPr>
          <w:p w14:paraId="3EB23ED7" w14:textId="77777777" w:rsidR="00127EC7" w:rsidRPr="004478A4" w:rsidRDefault="00127EC7" w:rsidP="00127EC7">
            <w:proofErr w:type="spellStart"/>
            <w:r w:rsidRPr="004478A4">
              <w:t>Eggerthella</w:t>
            </w:r>
            <w:proofErr w:type="spellEnd"/>
            <w:r w:rsidRPr="004478A4">
              <w:t xml:space="preserve"> </w:t>
            </w:r>
            <w:proofErr w:type="spellStart"/>
            <w:r w:rsidRPr="004478A4">
              <w:t>lenta</w:t>
            </w:r>
            <w:proofErr w:type="spellEnd"/>
            <w:r w:rsidRPr="004478A4">
              <w:t xml:space="preserve"> DSM 2243</w:t>
            </w:r>
          </w:p>
        </w:tc>
        <w:tc>
          <w:tcPr>
            <w:tcW w:w="1275" w:type="dxa"/>
          </w:tcPr>
          <w:p w14:paraId="572190D3" w14:textId="77777777" w:rsidR="00127EC7" w:rsidRPr="004478A4" w:rsidRDefault="00127EC7" w:rsidP="00127EC7">
            <w:r w:rsidRPr="004478A4">
              <w:t>479437</w:t>
            </w:r>
          </w:p>
        </w:tc>
      </w:tr>
      <w:tr w:rsidR="00127EC7" w14:paraId="0D9483EF" w14:textId="77777777" w:rsidTr="006112A2">
        <w:tc>
          <w:tcPr>
            <w:tcW w:w="5098" w:type="dxa"/>
          </w:tcPr>
          <w:p w14:paraId="37CF3845" w14:textId="77777777" w:rsidR="00127EC7" w:rsidRPr="004478A4" w:rsidRDefault="00127EC7" w:rsidP="00127EC7">
            <w:r w:rsidRPr="004478A4">
              <w:t>Eubacterium_siraeum_DSM_15702</w:t>
            </w:r>
          </w:p>
        </w:tc>
        <w:tc>
          <w:tcPr>
            <w:tcW w:w="2977" w:type="dxa"/>
          </w:tcPr>
          <w:p w14:paraId="23AE8011" w14:textId="77777777" w:rsidR="00127EC7" w:rsidRPr="004478A4" w:rsidRDefault="00127EC7" w:rsidP="00127EC7">
            <w:proofErr w:type="spellStart"/>
            <w:r w:rsidRPr="004478A4">
              <w:t>Eubacterium</w:t>
            </w:r>
            <w:proofErr w:type="spellEnd"/>
            <w:r w:rsidRPr="004478A4">
              <w:t xml:space="preserve"> </w:t>
            </w:r>
            <w:proofErr w:type="spellStart"/>
            <w:r w:rsidRPr="004478A4">
              <w:t>siraeum</w:t>
            </w:r>
            <w:proofErr w:type="spellEnd"/>
            <w:r w:rsidRPr="004478A4">
              <w:t xml:space="preserve"> DSM 15702</w:t>
            </w:r>
          </w:p>
        </w:tc>
        <w:tc>
          <w:tcPr>
            <w:tcW w:w="1275" w:type="dxa"/>
          </w:tcPr>
          <w:p w14:paraId="7873CD36" w14:textId="77777777" w:rsidR="00127EC7" w:rsidRPr="004478A4" w:rsidRDefault="00127EC7" w:rsidP="00127EC7">
            <w:r w:rsidRPr="004478A4">
              <w:t>428128</w:t>
            </w:r>
          </w:p>
        </w:tc>
      </w:tr>
      <w:tr w:rsidR="00127EC7" w14:paraId="3F5EA4E1" w14:textId="77777777" w:rsidTr="006112A2">
        <w:tc>
          <w:tcPr>
            <w:tcW w:w="5098" w:type="dxa"/>
          </w:tcPr>
          <w:p w14:paraId="15963048" w14:textId="77777777" w:rsidR="00127EC7" w:rsidRPr="004478A4" w:rsidRDefault="00127EC7" w:rsidP="00127EC7">
            <w:proofErr w:type="spellStart"/>
            <w:r w:rsidRPr="004478A4">
              <w:t>Lactobacillus_acidophilus_NCFM</w:t>
            </w:r>
            <w:proofErr w:type="spellEnd"/>
          </w:p>
        </w:tc>
        <w:tc>
          <w:tcPr>
            <w:tcW w:w="2977" w:type="dxa"/>
          </w:tcPr>
          <w:p w14:paraId="3DC7066F" w14:textId="77777777" w:rsidR="00127EC7" w:rsidRPr="004478A4" w:rsidRDefault="00127EC7" w:rsidP="00127EC7">
            <w:r w:rsidRPr="004478A4">
              <w:t>Lactobacillus acidophilus NCFM</w:t>
            </w:r>
          </w:p>
        </w:tc>
        <w:tc>
          <w:tcPr>
            <w:tcW w:w="1275" w:type="dxa"/>
          </w:tcPr>
          <w:p w14:paraId="174EA6B8" w14:textId="77777777" w:rsidR="00127EC7" w:rsidRPr="004478A4" w:rsidRDefault="00127EC7" w:rsidP="00127EC7">
            <w:r w:rsidRPr="004478A4">
              <w:t>272621</w:t>
            </w:r>
          </w:p>
        </w:tc>
      </w:tr>
      <w:tr w:rsidR="00127EC7" w14:paraId="06525032" w14:textId="77777777" w:rsidTr="006112A2">
        <w:tc>
          <w:tcPr>
            <w:tcW w:w="5098" w:type="dxa"/>
          </w:tcPr>
          <w:p w14:paraId="2CE822E2" w14:textId="77777777" w:rsidR="00127EC7" w:rsidRPr="004478A4" w:rsidRDefault="00127EC7" w:rsidP="00127EC7">
            <w:r w:rsidRPr="004478A4">
              <w:t>Lactobacillus_fermentum_ATCC_14931</w:t>
            </w:r>
          </w:p>
        </w:tc>
        <w:tc>
          <w:tcPr>
            <w:tcW w:w="2977" w:type="dxa"/>
          </w:tcPr>
          <w:p w14:paraId="608EF517" w14:textId="77777777" w:rsidR="00127EC7" w:rsidRPr="004478A4" w:rsidRDefault="00127EC7" w:rsidP="00127EC7">
            <w:r w:rsidRPr="004478A4">
              <w:t xml:space="preserve">Lactobacillus </w:t>
            </w:r>
            <w:proofErr w:type="spellStart"/>
            <w:r w:rsidRPr="004478A4">
              <w:t>fermentum</w:t>
            </w:r>
            <w:proofErr w:type="spellEnd"/>
            <w:r w:rsidRPr="004478A4">
              <w:t xml:space="preserve"> ATCC 14931</w:t>
            </w:r>
          </w:p>
        </w:tc>
        <w:tc>
          <w:tcPr>
            <w:tcW w:w="1275" w:type="dxa"/>
          </w:tcPr>
          <w:p w14:paraId="675D6E03" w14:textId="77777777" w:rsidR="00127EC7" w:rsidRPr="004478A4" w:rsidRDefault="00127EC7" w:rsidP="00127EC7">
            <w:r w:rsidRPr="004478A4">
              <w:t>525325</w:t>
            </w:r>
          </w:p>
        </w:tc>
      </w:tr>
      <w:tr w:rsidR="00127EC7" w14:paraId="1C5F9D51" w14:textId="77777777" w:rsidTr="006112A2">
        <w:tc>
          <w:tcPr>
            <w:tcW w:w="5098" w:type="dxa"/>
          </w:tcPr>
          <w:p w14:paraId="1EDB3F3F" w14:textId="77777777" w:rsidR="00127EC7" w:rsidRPr="004478A4" w:rsidRDefault="00127EC7" w:rsidP="00127EC7">
            <w:r w:rsidRPr="004478A4">
              <w:t>Lactobacillus_gasseri_ATCC_33323</w:t>
            </w:r>
          </w:p>
        </w:tc>
        <w:tc>
          <w:tcPr>
            <w:tcW w:w="2977" w:type="dxa"/>
          </w:tcPr>
          <w:p w14:paraId="5C160663" w14:textId="77777777" w:rsidR="00127EC7" w:rsidRPr="004478A4" w:rsidRDefault="00127EC7" w:rsidP="00127EC7">
            <w:r w:rsidRPr="004478A4">
              <w:t xml:space="preserve">Lactobacillus </w:t>
            </w:r>
            <w:proofErr w:type="spellStart"/>
            <w:r w:rsidRPr="004478A4">
              <w:t>gasseri</w:t>
            </w:r>
            <w:proofErr w:type="spellEnd"/>
            <w:r w:rsidRPr="004478A4">
              <w:t xml:space="preserve"> ATCC 33323</w:t>
            </w:r>
          </w:p>
        </w:tc>
        <w:tc>
          <w:tcPr>
            <w:tcW w:w="1275" w:type="dxa"/>
          </w:tcPr>
          <w:p w14:paraId="53FFEE23" w14:textId="77777777" w:rsidR="00127EC7" w:rsidRPr="004478A4" w:rsidRDefault="00127EC7" w:rsidP="00127EC7">
            <w:r w:rsidRPr="004478A4">
              <w:t>324831</w:t>
            </w:r>
          </w:p>
        </w:tc>
      </w:tr>
      <w:tr w:rsidR="00127EC7" w14:paraId="3F388E52" w14:textId="77777777" w:rsidTr="006112A2">
        <w:tc>
          <w:tcPr>
            <w:tcW w:w="5098" w:type="dxa"/>
          </w:tcPr>
          <w:p w14:paraId="1B22F5C8" w14:textId="77777777" w:rsidR="00127EC7" w:rsidRPr="00020492" w:rsidRDefault="00127EC7" w:rsidP="00127EC7">
            <w:pPr>
              <w:rPr>
                <w:lang w:val="fr-LU"/>
              </w:rPr>
            </w:pPr>
            <w:r w:rsidRPr="00020492">
              <w:rPr>
                <w:lang w:val="fr-LU"/>
              </w:rPr>
              <w:t>Lactococcus_lactis_subsp_lactis_Il1403</w:t>
            </w:r>
          </w:p>
        </w:tc>
        <w:tc>
          <w:tcPr>
            <w:tcW w:w="2977" w:type="dxa"/>
          </w:tcPr>
          <w:p w14:paraId="273BCCD4" w14:textId="77777777" w:rsidR="00127EC7" w:rsidRPr="00020492" w:rsidRDefault="00127EC7" w:rsidP="00127EC7">
            <w:pPr>
              <w:rPr>
                <w:lang w:val="fr-LU"/>
              </w:rPr>
            </w:pPr>
            <w:proofErr w:type="spellStart"/>
            <w:r w:rsidRPr="00020492">
              <w:rPr>
                <w:lang w:val="fr-LU"/>
              </w:rPr>
              <w:t>Lactococcus</w:t>
            </w:r>
            <w:proofErr w:type="spellEnd"/>
            <w:r w:rsidRPr="00020492">
              <w:rPr>
                <w:lang w:val="fr-LU"/>
              </w:rPr>
              <w:t xml:space="preserve"> </w:t>
            </w:r>
            <w:proofErr w:type="spellStart"/>
            <w:r w:rsidRPr="00020492">
              <w:rPr>
                <w:lang w:val="fr-LU"/>
              </w:rPr>
              <w:t>lactis</w:t>
            </w:r>
            <w:proofErr w:type="spellEnd"/>
            <w:r w:rsidRPr="00020492">
              <w:rPr>
                <w:lang w:val="fr-LU"/>
              </w:rPr>
              <w:t xml:space="preserve"> </w:t>
            </w:r>
            <w:proofErr w:type="spellStart"/>
            <w:r w:rsidRPr="00020492">
              <w:rPr>
                <w:lang w:val="fr-LU"/>
              </w:rPr>
              <w:t>subsp</w:t>
            </w:r>
            <w:proofErr w:type="spellEnd"/>
            <w:r w:rsidRPr="00020492">
              <w:rPr>
                <w:lang w:val="fr-LU"/>
              </w:rPr>
              <w:t xml:space="preserve">. </w:t>
            </w:r>
            <w:proofErr w:type="spellStart"/>
            <w:r w:rsidRPr="00020492">
              <w:rPr>
                <w:lang w:val="fr-LU"/>
              </w:rPr>
              <w:t>lactis</w:t>
            </w:r>
            <w:proofErr w:type="spellEnd"/>
            <w:r w:rsidRPr="00020492">
              <w:rPr>
                <w:lang w:val="fr-LU"/>
              </w:rPr>
              <w:t xml:space="preserve"> Il1403</w:t>
            </w:r>
          </w:p>
        </w:tc>
        <w:tc>
          <w:tcPr>
            <w:tcW w:w="1275" w:type="dxa"/>
          </w:tcPr>
          <w:p w14:paraId="3C2DAC52" w14:textId="77777777" w:rsidR="00127EC7" w:rsidRPr="004478A4" w:rsidRDefault="00127EC7" w:rsidP="00127EC7">
            <w:r w:rsidRPr="004478A4">
              <w:t>272623</w:t>
            </w:r>
          </w:p>
        </w:tc>
      </w:tr>
      <w:tr w:rsidR="00127EC7" w14:paraId="674BD1A4" w14:textId="77777777" w:rsidTr="006112A2">
        <w:tc>
          <w:tcPr>
            <w:tcW w:w="5098" w:type="dxa"/>
          </w:tcPr>
          <w:p w14:paraId="77B8B308" w14:textId="77777777" w:rsidR="00127EC7" w:rsidRPr="004478A4" w:rsidRDefault="00127EC7" w:rsidP="00127EC7">
            <w:r w:rsidRPr="004478A4">
              <w:t>Lactobacillus_plantarum_WCFS1</w:t>
            </w:r>
          </w:p>
        </w:tc>
        <w:tc>
          <w:tcPr>
            <w:tcW w:w="2977" w:type="dxa"/>
          </w:tcPr>
          <w:p w14:paraId="03B9328B" w14:textId="77777777" w:rsidR="00127EC7" w:rsidRPr="004478A4" w:rsidRDefault="00127EC7" w:rsidP="00127EC7">
            <w:r w:rsidRPr="004478A4">
              <w:t xml:space="preserve">Lactobacillus </w:t>
            </w:r>
            <w:proofErr w:type="spellStart"/>
            <w:r w:rsidRPr="004478A4">
              <w:t>plantarum</w:t>
            </w:r>
            <w:proofErr w:type="spellEnd"/>
            <w:r w:rsidRPr="004478A4">
              <w:t xml:space="preserve"> WCFS1</w:t>
            </w:r>
          </w:p>
        </w:tc>
        <w:tc>
          <w:tcPr>
            <w:tcW w:w="1275" w:type="dxa"/>
          </w:tcPr>
          <w:p w14:paraId="72D4C30D" w14:textId="77777777" w:rsidR="00127EC7" w:rsidRPr="004478A4" w:rsidRDefault="00127EC7" w:rsidP="00127EC7">
            <w:r w:rsidRPr="004478A4">
              <w:t>220668</w:t>
            </w:r>
          </w:p>
        </w:tc>
      </w:tr>
      <w:tr w:rsidR="00127EC7" w14:paraId="10E1CB9A" w14:textId="77777777" w:rsidTr="006112A2">
        <w:tc>
          <w:tcPr>
            <w:tcW w:w="5098" w:type="dxa"/>
          </w:tcPr>
          <w:p w14:paraId="62B66D99" w14:textId="77777777" w:rsidR="00127EC7" w:rsidRPr="004478A4" w:rsidRDefault="00127EC7" w:rsidP="00127EC7">
            <w:r w:rsidRPr="004478A4">
              <w:t>Lactobacillus_salivarius_HO66_ATCC_11741</w:t>
            </w:r>
          </w:p>
        </w:tc>
        <w:tc>
          <w:tcPr>
            <w:tcW w:w="2977" w:type="dxa"/>
          </w:tcPr>
          <w:p w14:paraId="0B976B70" w14:textId="77777777" w:rsidR="00127EC7" w:rsidRPr="004478A4" w:rsidRDefault="00127EC7" w:rsidP="00127EC7">
            <w:r w:rsidRPr="004478A4">
              <w:t xml:space="preserve">Lactobacillus </w:t>
            </w:r>
            <w:proofErr w:type="spellStart"/>
            <w:r w:rsidRPr="004478A4">
              <w:t>salivarius</w:t>
            </w:r>
            <w:proofErr w:type="spellEnd"/>
            <w:r w:rsidRPr="004478A4">
              <w:t xml:space="preserve"> HO66, ATCC 11741</w:t>
            </w:r>
          </w:p>
        </w:tc>
        <w:tc>
          <w:tcPr>
            <w:tcW w:w="1275" w:type="dxa"/>
          </w:tcPr>
          <w:p w14:paraId="4B016DE5" w14:textId="77777777" w:rsidR="00127EC7" w:rsidRPr="004478A4" w:rsidRDefault="00127EC7" w:rsidP="00127EC7">
            <w:r w:rsidRPr="004478A4">
              <w:t>1624</w:t>
            </w:r>
          </w:p>
        </w:tc>
      </w:tr>
      <w:tr w:rsidR="00127EC7" w14:paraId="20F98980" w14:textId="77777777" w:rsidTr="006112A2">
        <w:tc>
          <w:tcPr>
            <w:tcW w:w="5098" w:type="dxa"/>
          </w:tcPr>
          <w:p w14:paraId="414C8B84" w14:textId="77777777" w:rsidR="00127EC7" w:rsidRPr="004478A4" w:rsidRDefault="00127EC7" w:rsidP="00127EC7">
            <w:r w:rsidRPr="004478A4">
              <w:t>Lactobacillus_vaginalis_ATCC_49540</w:t>
            </w:r>
          </w:p>
        </w:tc>
        <w:tc>
          <w:tcPr>
            <w:tcW w:w="2977" w:type="dxa"/>
          </w:tcPr>
          <w:p w14:paraId="3091261D" w14:textId="77777777" w:rsidR="00127EC7" w:rsidRPr="004478A4" w:rsidRDefault="00127EC7" w:rsidP="00127EC7">
            <w:r w:rsidRPr="004478A4">
              <w:t>Lactobacillus vaginalis ATCC 49540</w:t>
            </w:r>
          </w:p>
        </w:tc>
        <w:tc>
          <w:tcPr>
            <w:tcW w:w="1275" w:type="dxa"/>
          </w:tcPr>
          <w:p w14:paraId="4B6FF43C" w14:textId="77777777" w:rsidR="00127EC7" w:rsidRPr="004478A4" w:rsidRDefault="00127EC7" w:rsidP="00127EC7">
            <w:r w:rsidRPr="004478A4">
              <w:t>1423814</w:t>
            </w:r>
          </w:p>
        </w:tc>
      </w:tr>
      <w:tr w:rsidR="00127EC7" w14:paraId="44DC7709" w14:textId="77777777" w:rsidTr="006112A2">
        <w:tc>
          <w:tcPr>
            <w:tcW w:w="5098" w:type="dxa"/>
          </w:tcPr>
          <w:p w14:paraId="201CB5F7" w14:textId="77777777" w:rsidR="00127EC7" w:rsidRPr="004478A4" w:rsidRDefault="00127EC7" w:rsidP="00127EC7">
            <w:r w:rsidRPr="004478A4">
              <w:t>Odoribacter_splanchnicus_1651_6_DSM_20712</w:t>
            </w:r>
          </w:p>
        </w:tc>
        <w:tc>
          <w:tcPr>
            <w:tcW w:w="2977" w:type="dxa"/>
          </w:tcPr>
          <w:p w14:paraId="087D7CA1" w14:textId="77777777" w:rsidR="00127EC7" w:rsidRPr="004478A4" w:rsidRDefault="00127EC7" w:rsidP="00127EC7">
            <w:proofErr w:type="spellStart"/>
            <w:r w:rsidRPr="004478A4">
              <w:t>Odoribacter</w:t>
            </w:r>
            <w:proofErr w:type="spellEnd"/>
            <w:r w:rsidRPr="004478A4">
              <w:t xml:space="preserve"> </w:t>
            </w:r>
            <w:proofErr w:type="spellStart"/>
            <w:r w:rsidRPr="004478A4">
              <w:t>splanchnicus</w:t>
            </w:r>
            <w:proofErr w:type="spellEnd"/>
            <w:r w:rsidRPr="004478A4">
              <w:t xml:space="preserve"> 1651/6, DSM 20712</w:t>
            </w:r>
          </w:p>
        </w:tc>
        <w:tc>
          <w:tcPr>
            <w:tcW w:w="1275" w:type="dxa"/>
          </w:tcPr>
          <w:p w14:paraId="5122F34B" w14:textId="77777777" w:rsidR="00127EC7" w:rsidRPr="004478A4" w:rsidRDefault="00127EC7" w:rsidP="00127EC7">
            <w:r w:rsidRPr="004478A4">
              <w:t>28118</w:t>
            </w:r>
          </w:p>
        </w:tc>
      </w:tr>
      <w:tr w:rsidR="00127EC7" w14:paraId="7F101E88" w14:textId="77777777" w:rsidTr="006112A2">
        <w:tc>
          <w:tcPr>
            <w:tcW w:w="5098" w:type="dxa"/>
          </w:tcPr>
          <w:p w14:paraId="58CF7899" w14:textId="77777777" w:rsidR="00127EC7" w:rsidRPr="004478A4" w:rsidRDefault="00127EC7" w:rsidP="00127EC7">
            <w:r w:rsidRPr="004478A4">
              <w:t>Pseudoflavonifractor_capillosus_strain_ATCC_29799</w:t>
            </w:r>
          </w:p>
        </w:tc>
        <w:tc>
          <w:tcPr>
            <w:tcW w:w="2977" w:type="dxa"/>
          </w:tcPr>
          <w:p w14:paraId="2A5267BD" w14:textId="77777777" w:rsidR="00127EC7" w:rsidRPr="004478A4" w:rsidRDefault="00127EC7" w:rsidP="00127EC7">
            <w:proofErr w:type="spellStart"/>
            <w:r w:rsidRPr="004478A4">
              <w:t>Pseudoflavonifractor</w:t>
            </w:r>
            <w:proofErr w:type="spellEnd"/>
            <w:r w:rsidRPr="004478A4">
              <w:t xml:space="preserve"> </w:t>
            </w:r>
            <w:proofErr w:type="spellStart"/>
            <w:r w:rsidRPr="004478A4">
              <w:t>capillosus</w:t>
            </w:r>
            <w:proofErr w:type="spellEnd"/>
            <w:r w:rsidRPr="004478A4">
              <w:t xml:space="preserve"> strain ATCC 29799</w:t>
            </w:r>
          </w:p>
        </w:tc>
        <w:tc>
          <w:tcPr>
            <w:tcW w:w="1275" w:type="dxa"/>
          </w:tcPr>
          <w:p w14:paraId="3662958D" w14:textId="77777777" w:rsidR="00127EC7" w:rsidRPr="004478A4" w:rsidRDefault="00127EC7" w:rsidP="00127EC7">
            <w:r w:rsidRPr="004478A4">
              <w:t>411467</w:t>
            </w:r>
          </w:p>
        </w:tc>
      </w:tr>
      <w:tr w:rsidR="00127EC7" w14:paraId="2AC7D4FB" w14:textId="77777777" w:rsidTr="006112A2">
        <w:tc>
          <w:tcPr>
            <w:tcW w:w="5098" w:type="dxa"/>
          </w:tcPr>
          <w:p w14:paraId="28703F38" w14:textId="77777777" w:rsidR="00127EC7" w:rsidRPr="004478A4" w:rsidRDefault="00127EC7" w:rsidP="00127EC7">
            <w:r w:rsidRPr="004478A4">
              <w:t>Prevotella_copri_CB7_DSM_18205</w:t>
            </w:r>
          </w:p>
        </w:tc>
        <w:tc>
          <w:tcPr>
            <w:tcW w:w="2977" w:type="dxa"/>
          </w:tcPr>
          <w:p w14:paraId="75360BE6" w14:textId="77777777" w:rsidR="00127EC7" w:rsidRPr="004478A4" w:rsidRDefault="00127EC7" w:rsidP="00127EC7">
            <w:proofErr w:type="spellStart"/>
            <w:r w:rsidRPr="004478A4">
              <w:t>Prevotella</w:t>
            </w:r>
            <w:proofErr w:type="spellEnd"/>
            <w:r w:rsidRPr="004478A4">
              <w:t xml:space="preserve"> </w:t>
            </w:r>
            <w:proofErr w:type="spellStart"/>
            <w:r w:rsidRPr="004478A4">
              <w:t>copri</w:t>
            </w:r>
            <w:proofErr w:type="spellEnd"/>
            <w:r w:rsidRPr="004478A4">
              <w:t xml:space="preserve"> CB7, DSM 18205</w:t>
            </w:r>
          </w:p>
        </w:tc>
        <w:tc>
          <w:tcPr>
            <w:tcW w:w="1275" w:type="dxa"/>
          </w:tcPr>
          <w:p w14:paraId="35737E7A" w14:textId="77777777" w:rsidR="00127EC7" w:rsidRPr="004478A4" w:rsidRDefault="00127EC7" w:rsidP="00127EC7">
            <w:r w:rsidRPr="004478A4">
              <w:t>165179</w:t>
            </w:r>
          </w:p>
        </w:tc>
      </w:tr>
      <w:tr w:rsidR="00127EC7" w14:paraId="4CB9F8B5" w14:textId="77777777" w:rsidTr="006112A2">
        <w:tc>
          <w:tcPr>
            <w:tcW w:w="5098" w:type="dxa"/>
          </w:tcPr>
          <w:p w14:paraId="4F425FAC" w14:textId="77777777" w:rsidR="00127EC7" w:rsidRPr="004478A4" w:rsidRDefault="00127EC7" w:rsidP="00127EC7">
            <w:r w:rsidRPr="004478A4">
              <w:t>Parabacteroides_distasonis_ATCC_8503</w:t>
            </w:r>
          </w:p>
        </w:tc>
        <w:tc>
          <w:tcPr>
            <w:tcW w:w="2977" w:type="dxa"/>
          </w:tcPr>
          <w:p w14:paraId="405D360E" w14:textId="77777777" w:rsidR="00127EC7" w:rsidRPr="004478A4" w:rsidRDefault="00127EC7" w:rsidP="00127EC7">
            <w:r w:rsidRPr="004478A4">
              <w:t xml:space="preserve">Parabacteroides </w:t>
            </w:r>
            <w:proofErr w:type="spellStart"/>
            <w:r w:rsidRPr="004478A4">
              <w:t>distasonis</w:t>
            </w:r>
            <w:proofErr w:type="spellEnd"/>
            <w:r w:rsidRPr="004478A4">
              <w:t xml:space="preserve"> ATCC 8503</w:t>
            </w:r>
          </w:p>
        </w:tc>
        <w:tc>
          <w:tcPr>
            <w:tcW w:w="1275" w:type="dxa"/>
          </w:tcPr>
          <w:p w14:paraId="52EF987E" w14:textId="77777777" w:rsidR="00127EC7" w:rsidRPr="004478A4" w:rsidRDefault="00127EC7" w:rsidP="00127EC7">
            <w:r w:rsidRPr="004478A4">
              <w:t>435591</w:t>
            </w:r>
          </w:p>
        </w:tc>
      </w:tr>
      <w:tr w:rsidR="00127EC7" w14:paraId="520191F7" w14:textId="77777777" w:rsidTr="006112A2">
        <w:tc>
          <w:tcPr>
            <w:tcW w:w="5098" w:type="dxa"/>
          </w:tcPr>
          <w:p w14:paraId="158716EA" w14:textId="77777777" w:rsidR="00127EC7" w:rsidRPr="004478A4" w:rsidRDefault="00127EC7" w:rsidP="00127EC7">
            <w:r w:rsidRPr="004478A4">
              <w:t>Prevotella_melaninogenica_ATCC_25845</w:t>
            </w:r>
          </w:p>
        </w:tc>
        <w:tc>
          <w:tcPr>
            <w:tcW w:w="2977" w:type="dxa"/>
          </w:tcPr>
          <w:p w14:paraId="7A86DCB5" w14:textId="77777777" w:rsidR="00127EC7" w:rsidRPr="004478A4" w:rsidRDefault="00127EC7" w:rsidP="00127EC7">
            <w:proofErr w:type="spellStart"/>
            <w:r w:rsidRPr="004478A4">
              <w:t>Prevotella</w:t>
            </w:r>
            <w:proofErr w:type="spellEnd"/>
            <w:r w:rsidRPr="004478A4">
              <w:t xml:space="preserve"> </w:t>
            </w:r>
            <w:proofErr w:type="spellStart"/>
            <w:r w:rsidRPr="004478A4">
              <w:t>melaninogenica</w:t>
            </w:r>
            <w:proofErr w:type="spellEnd"/>
            <w:r w:rsidRPr="004478A4">
              <w:t xml:space="preserve"> ATCC 25845</w:t>
            </w:r>
          </w:p>
        </w:tc>
        <w:tc>
          <w:tcPr>
            <w:tcW w:w="1275" w:type="dxa"/>
          </w:tcPr>
          <w:p w14:paraId="22CDF375" w14:textId="77777777" w:rsidR="00127EC7" w:rsidRPr="004478A4" w:rsidRDefault="00127EC7" w:rsidP="00127EC7">
            <w:r w:rsidRPr="004478A4">
              <w:t>553174</w:t>
            </w:r>
          </w:p>
        </w:tc>
      </w:tr>
      <w:tr w:rsidR="00127EC7" w14:paraId="41CB7C6A" w14:textId="77777777" w:rsidTr="006112A2">
        <w:tc>
          <w:tcPr>
            <w:tcW w:w="5098" w:type="dxa"/>
          </w:tcPr>
          <w:p w14:paraId="21498EFE" w14:textId="77777777" w:rsidR="00127EC7" w:rsidRPr="004478A4" w:rsidRDefault="00127EC7" w:rsidP="00127EC7">
            <w:r w:rsidRPr="004478A4">
              <w:t>Parabacteroides_merdae_ATCC_43184</w:t>
            </w:r>
          </w:p>
        </w:tc>
        <w:tc>
          <w:tcPr>
            <w:tcW w:w="2977" w:type="dxa"/>
          </w:tcPr>
          <w:p w14:paraId="1DFF6D15" w14:textId="77777777" w:rsidR="00127EC7" w:rsidRPr="004478A4" w:rsidRDefault="00127EC7" w:rsidP="00127EC7">
            <w:r w:rsidRPr="004478A4">
              <w:t xml:space="preserve">Parabacteroides </w:t>
            </w:r>
            <w:proofErr w:type="spellStart"/>
            <w:r w:rsidRPr="004478A4">
              <w:t>merdae</w:t>
            </w:r>
            <w:proofErr w:type="spellEnd"/>
            <w:r w:rsidRPr="004478A4">
              <w:t xml:space="preserve"> ATCC 43184</w:t>
            </w:r>
          </w:p>
        </w:tc>
        <w:tc>
          <w:tcPr>
            <w:tcW w:w="1275" w:type="dxa"/>
          </w:tcPr>
          <w:p w14:paraId="6B088B0E" w14:textId="77777777" w:rsidR="00127EC7" w:rsidRPr="004478A4" w:rsidRDefault="00127EC7" w:rsidP="00127EC7">
            <w:r w:rsidRPr="004478A4">
              <w:t>411477</w:t>
            </w:r>
          </w:p>
        </w:tc>
      </w:tr>
      <w:tr w:rsidR="00127EC7" w14:paraId="41A4C40C" w14:textId="77777777" w:rsidTr="006112A2">
        <w:tc>
          <w:tcPr>
            <w:tcW w:w="5098" w:type="dxa"/>
          </w:tcPr>
          <w:p w14:paraId="3670D0BD" w14:textId="77777777" w:rsidR="00127EC7" w:rsidRPr="004478A4" w:rsidRDefault="00127EC7" w:rsidP="00127EC7">
            <w:r w:rsidRPr="004478A4">
              <w:t>Ruminococcus_gnavus_ATCC_29149</w:t>
            </w:r>
          </w:p>
        </w:tc>
        <w:tc>
          <w:tcPr>
            <w:tcW w:w="2977" w:type="dxa"/>
          </w:tcPr>
          <w:p w14:paraId="2104C186" w14:textId="77777777" w:rsidR="00127EC7" w:rsidRPr="004478A4" w:rsidRDefault="00127EC7" w:rsidP="00127EC7">
            <w:proofErr w:type="spellStart"/>
            <w:r w:rsidRPr="004478A4">
              <w:t>Ruminococcus</w:t>
            </w:r>
            <w:proofErr w:type="spellEnd"/>
            <w:r w:rsidRPr="004478A4">
              <w:t xml:space="preserve"> </w:t>
            </w:r>
            <w:proofErr w:type="spellStart"/>
            <w:r w:rsidRPr="004478A4">
              <w:t>gnavus</w:t>
            </w:r>
            <w:proofErr w:type="spellEnd"/>
            <w:r w:rsidRPr="004478A4">
              <w:t xml:space="preserve"> ATCC 29149</w:t>
            </w:r>
          </w:p>
        </w:tc>
        <w:tc>
          <w:tcPr>
            <w:tcW w:w="1275" w:type="dxa"/>
          </w:tcPr>
          <w:p w14:paraId="4E80E382" w14:textId="77777777" w:rsidR="00127EC7" w:rsidRPr="004478A4" w:rsidRDefault="00127EC7" w:rsidP="00127EC7">
            <w:r w:rsidRPr="004478A4">
              <w:t>411470</w:t>
            </w:r>
          </w:p>
        </w:tc>
      </w:tr>
      <w:tr w:rsidR="00127EC7" w14:paraId="635FBB18" w14:textId="77777777" w:rsidTr="006112A2">
        <w:tc>
          <w:tcPr>
            <w:tcW w:w="5098" w:type="dxa"/>
          </w:tcPr>
          <w:p w14:paraId="6901E7AF" w14:textId="77777777" w:rsidR="00127EC7" w:rsidRPr="004478A4" w:rsidRDefault="00127EC7" w:rsidP="00127EC7">
            <w:r w:rsidRPr="004478A4">
              <w:t>Roseburia_hominis_A2_183</w:t>
            </w:r>
          </w:p>
        </w:tc>
        <w:tc>
          <w:tcPr>
            <w:tcW w:w="2977" w:type="dxa"/>
          </w:tcPr>
          <w:p w14:paraId="092210ED" w14:textId="77777777" w:rsidR="00127EC7" w:rsidRPr="004478A4" w:rsidRDefault="00127EC7" w:rsidP="00127EC7">
            <w:proofErr w:type="spellStart"/>
            <w:r w:rsidRPr="004478A4">
              <w:t>Roseburia</w:t>
            </w:r>
            <w:proofErr w:type="spellEnd"/>
            <w:r w:rsidRPr="004478A4">
              <w:t xml:space="preserve"> </w:t>
            </w:r>
            <w:proofErr w:type="spellStart"/>
            <w:r w:rsidRPr="004478A4">
              <w:t>hominis</w:t>
            </w:r>
            <w:proofErr w:type="spellEnd"/>
            <w:r w:rsidRPr="004478A4">
              <w:t xml:space="preserve"> A2-183</w:t>
            </w:r>
          </w:p>
        </w:tc>
        <w:tc>
          <w:tcPr>
            <w:tcW w:w="1275" w:type="dxa"/>
          </w:tcPr>
          <w:p w14:paraId="7AEFFA3C" w14:textId="77777777" w:rsidR="00127EC7" w:rsidRPr="004478A4" w:rsidRDefault="00127EC7" w:rsidP="00127EC7">
            <w:r w:rsidRPr="004478A4">
              <w:t>585394</w:t>
            </w:r>
          </w:p>
        </w:tc>
      </w:tr>
      <w:tr w:rsidR="00127EC7" w14:paraId="14F266C0" w14:textId="77777777" w:rsidTr="006112A2">
        <w:tc>
          <w:tcPr>
            <w:tcW w:w="5098" w:type="dxa"/>
          </w:tcPr>
          <w:p w14:paraId="6A9965C0" w14:textId="77777777" w:rsidR="00127EC7" w:rsidRPr="004478A4" w:rsidRDefault="00127EC7" w:rsidP="00127EC7">
            <w:r w:rsidRPr="004478A4">
              <w:t>Roseburia_intestinalis_L1_82</w:t>
            </w:r>
          </w:p>
        </w:tc>
        <w:tc>
          <w:tcPr>
            <w:tcW w:w="2977" w:type="dxa"/>
          </w:tcPr>
          <w:p w14:paraId="19E17562" w14:textId="77777777" w:rsidR="00127EC7" w:rsidRPr="004478A4" w:rsidRDefault="00127EC7" w:rsidP="00127EC7">
            <w:proofErr w:type="spellStart"/>
            <w:r w:rsidRPr="004478A4">
              <w:t>Roseburia</w:t>
            </w:r>
            <w:proofErr w:type="spellEnd"/>
            <w:r w:rsidRPr="004478A4">
              <w:t xml:space="preserve"> </w:t>
            </w:r>
            <w:proofErr w:type="spellStart"/>
            <w:r w:rsidRPr="004478A4">
              <w:t>intestinalis</w:t>
            </w:r>
            <w:proofErr w:type="spellEnd"/>
            <w:r w:rsidRPr="004478A4">
              <w:t xml:space="preserve"> L1-82</w:t>
            </w:r>
          </w:p>
        </w:tc>
        <w:tc>
          <w:tcPr>
            <w:tcW w:w="1275" w:type="dxa"/>
          </w:tcPr>
          <w:p w14:paraId="7960E306" w14:textId="77777777" w:rsidR="00127EC7" w:rsidRPr="004478A4" w:rsidRDefault="00127EC7" w:rsidP="00127EC7">
            <w:r w:rsidRPr="004478A4">
              <w:t>536231</w:t>
            </w:r>
          </w:p>
        </w:tc>
      </w:tr>
      <w:tr w:rsidR="00127EC7" w14:paraId="078E22D5" w14:textId="77777777" w:rsidTr="006112A2">
        <w:tc>
          <w:tcPr>
            <w:tcW w:w="5098" w:type="dxa"/>
          </w:tcPr>
          <w:p w14:paraId="325C9A1C" w14:textId="77777777" w:rsidR="00127EC7" w:rsidRPr="004478A4" w:rsidRDefault="00127EC7" w:rsidP="00127EC7">
            <w:r w:rsidRPr="004478A4">
              <w:lastRenderedPageBreak/>
              <w:t>Ruminococcus_torques_ATCC_27756</w:t>
            </w:r>
          </w:p>
        </w:tc>
        <w:tc>
          <w:tcPr>
            <w:tcW w:w="2977" w:type="dxa"/>
          </w:tcPr>
          <w:p w14:paraId="2590ED27" w14:textId="77777777" w:rsidR="00127EC7" w:rsidRPr="004478A4" w:rsidRDefault="00127EC7" w:rsidP="00127EC7">
            <w:proofErr w:type="spellStart"/>
            <w:r w:rsidRPr="004478A4">
              <w:t>Ruminococcus</w:t>
            </w:r>
            <w:proofErr w:type="spellEnd"/>
            <w:r w:rsidRPr="004478A4">
              <w:t xml:space="preserve"> torques ATCC 27756</w:t>
            </w:r>
          </w:p>
        </w:tc>
        <w:tc>
          <w:tcPr>
            <w:tcW w:w="1275" w:type="dxa"/>
          </w:tcPr>
          <w:p w14:paraId="43E6C7DC" w14:textId="77777777" w:rsidR="00127EC7" w:rsidRPr="004478A4" w:rsidRDefault="00127EC7" w:rsidP="00127EC7">
            <w:r w:rsidRPr="004478A4">
              <w:t>411460</w:t>
            </w:r>
          </w:p>
        </w:tc>
      </w:tr>
      <w:tr w:rsidR="00127EC7" w14:paraId="53B62387" w14:textId="77777777" w:rsidTr="006112A2">
        <w:tc>
          <w:tcPr>
            <w:tcW w:w="5098" w:type="dxa"/>
          </w:tcPr>
          <w:p w14:paraId="72DB0C09" w14:textId="77777777" w:rsidR="00127EC7" w:rsidRPr="004478A4" w:rsidRDefault="00127EC7" w:rsidP="00127EC7">
            <w:r w:rsidRPr="004478A4">
              <w:t>Salmonella_enterica_enterica_sv_Typhimurium_LT2</w:t>
            </w:r>
          </w:p>
        </w:tc>
        <w:tc>
          <w:tcPr>
            <w:tcW w:w="2977" w:type="dxa"/>
          </w:tcPr>
          <w:p w14:paraId="58699A1F" w14:textId="77777777" w:rsidR="00127EC7" w:rsidRPr="004478A4" w:rsidRDefault="00127EC7" w:rsidP="00127EC7">
            <w:r w:rsidRPr="004478A4">
              <w:t xml:space="preserve">Salmonella </w:t>
            </w:r>
            <w:proofErr w:type="spellStart"/>
            <w:r w:rsidRPr="004478A4">
              <w:t>enterica</w:t>
            </w:r>
            <w:proofErr w:type="spellEnd"/>
            <w:r w:rsidRPr="004478A4">
              <w:t xml:space="preserve"> </w:t>
            </w:r>
            <w:proofErr w:type="spellStart"/>
            <w:r w:rsidRPr="004478A4">
              <w:t>enterica</w:t>
            </w:r>
            <w:proofErr w:type="spellEnd"/>
            <w:r w:rsidRPr="004478A4">
              <w:t xml:space="preserve"> </w:t>
            </w:r>
            <w:proofErr w:type="spellStart"/>
            <w:r w:rsidRPr="004478A4">
              <w:t>sv</w:t>
            </w:r>
            <w:proofErr w:type="spellEnd"/>
            <w:r w:rsidRPr="004478A4">
              <w:t xml:space="preserve"> </w:t>
            </w:r>
            <w:proofErr w:type="spellStart"/>
            <w:r w:rsidRPr="004478A4">
              <w:t>Typhimurium</w:t>
            </w:r>
            <w:proofErr w:type="spellEnd"/>
            <w:r w:rsidRPr="004478A4">
              <w:t xml:space="preserve"> LT2</w:t>
            </w:r>
          </w:p>
        </w:tc>
        <w:tc>
          <w:tcPr>
            <w:tcW w:w="1275" w:type="dxa"/>
          </w:tcPr>
          <w:p w14:paraId="664A83FB" w14:textId="77777777" w:rsidR="00127EC7" w:rsidRPr="004478A4" w:rsidRDefault="00127EC7" w:rsidP="00127EC7">
            <w:r w:rsidRPr="004478A4">
              <w:t>1457319</w:t>
            </w:r>
          </w:p>
        </w:tc>
      </w:tr>
      <w:tr w:rsidR="00127EC7" w14:paraId="79AB9E7F" w14:textId="77777777" w:rsidTr="006112A2">
        <w:tc>
          <w:tcPr>
            <w:tcW w:w="5098" w:type="dxa"/>
          </w:tcPr>
          <w:p w14:paraId="0D7DC8BD" w14:textId="77777777" w:rsidR="00127EC7" w:rsidRPr="004478A4" w:rsidRDefault="00127EC7" w:rsidP="00127EC7">
            <w:r w:rsidRPr="004478A4">
              <w:t>Veillonella_parvula_Te3_DSM_2008</w:t>
            </w:r>
          </w:p>
        </w:tc>
        <w:tc>
          <w:tcPr>
            <w:tcW w:w="2977" w:type="dxa"/>
          </w:tcPr>
          <w:p w14:paraId="2D8AB435" w14:textId="77777777" w:rsidR="00127EC7" w:rsidRPr="004478A4" w:rsidRDefault="00127EC7" w:rsidP="00127EC7">
            <w:proofErr w:type="spellStart"/>
            <w:r w:rsidRPr="004478A4">
              <w:t>Veillonella</w:t>
            </w:r>
            <w:proofErr w:type="spellEnd"/>
            <w:r w:rsidRPr="004478A4">
              <w:t xml:space="preserve"> </w:t>
            </w:r>
            <w:proofErr w:type="spellStart"/>
            <w:r w:rsidRPr="004478A4">
              <w:t>parvula</w:t>
            </w:r>
            <w:proofErr w:type="spellEnd"/>
            <w:r w:rsidRPr="004478A4">
              <w:t xml:space="preserve"> Te3, DSM 2008</w:t>
            </w:r>
          </w:p>
        </w:tc>
        <w:tc>
          <w:tcPr>
            <w:tcW w:w="1275" w:type="dxa"/>
          </w:tcPr>
          <w:p w14:paraId="3D301BE9" w14:textId="77777777" w:rsidR="00127EC7" w:rsidRPr="004478A4" w:rsidRDefault="00127EC7" w:rsidP="00127EC7">
            <w:r w:rsidRPr="004478A4">
              <w:t>29466</w:t>
            </w:r>
          </w:p>
        </w:tc>
      </w:tr>
      <w:tr w:rsidR="00127EC7" w14:paraId="07E0B012" w14:textId="77777777" w:rsidTr="006112A2">
        <w:tc>
          <w:tcPr>
            <w:tcW w:w="5098" w:type="dxa"/>
          </w:tcPr>
          <w:p w14:paraId="47EC5AB5" w14:textId="77777777" w:rsidR="00127EC7" w:rsidRPr="004478A4" w:rsidRDefault="00127EC7" w:rsidP="00127EC7">
            <w:proofErr w:type="spellStart"/>
            <w:r w:rsidRPr="004478A4">
              <w:t>Yersinia_pseudotuberculosis_YPIII</w:t>
            </w:r>
            <w:proofErr w:type="spellEnd"/>
          </w:p>
        </w:tc>
        <w:tc>
          <w:tcPr>
            <w:tcW w:w="2977" w:type="dxa"/>
          </w:tcPr>
          <w:p w14:paraId="5160B33C" w14:textId="77777777" w:rsidR="00127EC7" w:rsidRPr="004478A4" w:rsidRDefault="00127EC7" w:rsidP="00127EC7">
            <w:r w:rsidRPr="004478A4">
              <w:t>Yersinia pseudotuberculosis YPIII</w:t>
            </w:r>
          </w:p>
        </w:tc>
        <w:tc>
          <w:tcPr>
            <w:tcW w:w="1275" w:type="dxa"/>
          </w:tcPr>
          <w:p w14:paraId="05C8EAB4" w14:textId="77777777" w:rsidR="00127EC7" w:rsidRDefault="00127EC7" w:rsidP="00127EC7">
            <w:r w:rsidRPr="004478A4">
              <w:t>502800</w:t>
            </w:r>
          </w:p>
        </w:tc>
      </w:tr>
    </w:tbl>
    <w:p w14:paraId="51CF4A40" w14:textId="6D50FB53" w:rsidR="00E40BF2" w:rsidRDefault="00E40BF2"/>
    <w:sectPr w:rsidR="00E40BF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I0MTQ3NTMysACyjZV0lIJTi4sz8/NACgwNagG5hNpxLQAAAA=="/>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9p9r9rozd5zqe9dd8xwe9q9d9exw5e0tpp&quot;&gt;My EndNote Library&lt;record-ids&gt;&lt;item&gt;150&lt;/item&gt;&lt;item&gt;214&lt;/item&gt;&lt;item&gt;762&lt;/item&gt;&lt;item&gt;1024&lt;/item&gt;&lt;item&gt;1036&lt;/item&gt;&lt;item&gt;1093&lt;/item&gt;&lt;item&gt;1094&lt;/item&gt;&lt;item&gt;1095&lt;/item&gt;&lt;item&gt;1097&lt;/item&gt;&lt;item&gt;1099&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4&lt;/item&gt;&lt;item&gt;1117&lt;/item&gt;&lt;/record-ids&gt;&lt;/item&gt;&lt;/Libraries&gt;"/>
  </w:docVars>
  <w:rsids>
    <w:rsidRoot w:val="00267962"/>
    <w:rsid w:val="00014BB5"/>
    <w:rsid w:val="00020492"/>
    <w:rsid w:val="000222C5"/>
    <w:rsid w:val="00040AE7"/>
    <w:rsid w:val="00052CC4"/>
    <w:rsid w:val="00067E10"/>
    <w:rsid w:val="00074261"/>
    <w:rsid w:val="000B2C80"/>
    <w:rsid w:val="000D1948"/>
    <w:rsid w:val="000E2E75"/>
    <w:rsid w:val="000E7A47"/>
    <w:rsid w:val="000F0B3D"/>
    <w:rsid w:val="000F3C5A"/>
    <w:rsid w:val="000F67A6"/>
    <w:rsid w:val="0012065C"/>
    <w:rsid w:val="00122C0B"/>
    <w:rsid w:val="00127EC7"/>
    <w:rsid w:val="00131422"/>
    <w:rsid w:val="0013458D"/>
    <w:rsid w:val="001500F7"/>
    <w:rsid w:val="001706AD"/>
    <w:rsid w:val="00174229"/>
    <w:rsid w:val="00176147"/>
    <w:rsid w:val="00181642"/>
    <w:rsid w:val="001A25A9"/>
    <w:rsid w:val="001B2D36"/>
    <w:rsid w:val="001D2289"/>
    <w:rsid w:val="001E13D6"/>
    <w:rsid w:val="001F06B6"/>
    <w:rsid w:val="0021304F"/>
    <w:rsid w:val="00222450"/>
    <w:rsid w:val="00232881"/>
    <w:rsid w:val="00254AB2"/>
    <w:rsid w:val="00266DE6"/>
    <w:rsid w:val="00267962"/>
    <w:rsid w:val="002804D9"/>
    <w:rsid w:val="002820A6"/>
    <w:rsid w:val="002A12B3"/>
    <w:rsid w:val="002A2A24"/>
    <w:rsid w:val="002A7DBC"/>
    <w:rsid w:val="002B3282"/>
    <w:rsid w:val="002E4736"/>
    <w:rsid w:val="002F5015"/>
    <w:rsid w:val="002F644A"/>
    <w:rsid w:val="002F7087"/>
    <w:rsid w:val="003025C2"/>
    <w:rsid w:val="0030520B"/>
    <w:rsid w:val="00320A6B"/>
    <w:rsid w:val="00323F42"/>
    <w:rsid w:val="0033461B"/>
    <w:rsid w:val="00344CB3"/>
    <w:rsid w:val="00364CFD"/>
    <w:rsid w:val="003834F4"/>
    <w:rsid w:val="00390259"/>
    <w:rsid w:val="003A376F"/>
    <w:rsid w:val="004119B7"/>
    <w:rsid w:val="004134D4"/>
    <w:rsid w:val="00417C53"/>
    <w:rsid w:val="004338F8"/>
    <w:rsid w:val="00435659"/>
    <w:rsid w:val="0044249C"/>
    <w:rsid w:val="0044758D"/>
    <w:rsid w:val="0045739C"/>
    <w:rsid w:val="004627B7"/>
    <w:rsid w:val="0047049D"/>
    <w:rsid w:val="00473F6A"/>
    <w:rsid w:val="004968C6"/>
    <w:rsid w:val="004A5D9C"/>
    <w:rsid w:val="004B4C85"/>
    <w:rsid w:val="004B77F6"/>
    <w:rsid w:val="004C6BFC"/>
    <w:rsid w:val="004D2924"/>
    <w:rsid w:val="00500484"/>
    <w:rsid w:val="00517215"/>
    <w:rsid w:val="00522F30"/>
    <w:rsid w:val="00527E38"/>
    <w:rsid w:val="005501FE"/>
    <w:rsid w:val="00566ED5"/>
    <w:rsid w:val="00580166"/>
    <w:rsid w:val="005834E8"/>
    <w:rsid w:val="005B4CB0"/>
    <w:rsid w:val="005C1AB5"/>
    <w:rsid w:val="005C3238"/>
    <w:rsid w:val="005D0B54"/>
    <w:rsid w:val="005D4BB0"/>
    <w:rsid w:val="005F26D8"/>
    <w:rsid w:val="005F3F33"/>
    <w:rsid w:val="006112A2"/>
    <w:rsid w:val="0063497E"/>
    <w:rsid w:val="00641FB0"/>
    <w:rsid w:val="00693533"/>
    <w:rsid w:val="0069578B"/>
    <w:rsid w:val="006A6986"/>
    <w:rsid w:val="00716CD9"/>
    <w:rsid w:val="00725FA1"/>
    <w:rsid w:val="007407FC"/>
    <w:rsid w:val="00771815"/>
    <w:rsid w:val="00773220"/>
    <w:rsid w:val="00776058"/>
    <w:rsid w:val="00781072"/>
    <w:rsid w:val="00782DB2"/>
    <w:rsid w:val="007A0E06"/>
    <w:rsid w:val="007B34ED"/>
    <w:rsid w:val="007C6E3E"/>
    <w:rsid w:val="007C7CBD"/>
    <w:rsid w:val="007D3C32"/>
    <w:rsid w:val="007E18C0"/>
    <w:rsid w:val="007E5039"/>
    <w:rsid w:val="007F40E2"/>
    <w:rsid w:val="00811165"/>
    <w:rsid w:val="00816886"/>
    <w:rsid w:val="008252F0"/>
    <w:rsid w:val="008454D4"/>
    <w:rsid w:val="00850DC3"/>
    <w:rsid w:val="00853E46"/>
    <w:rsid w:val="008901D9"/>
    <w:rsid w:val="008A4BF0"/>
    <w:rsid w:val="008A6C1F"/>
    <w:rsid w:val="008D27D5"/>
    <w:rsid w:val="008D5FD6"/>
    <w:rsid w:val="008D792C"/>
    <w:rsid w:val="008F56DE"/>
    <w:rsid w:val="009039FC"/>
    <w:rsid w:val="00907EC2"/>
    <w:rsid w:val="00921024"/>
    <w:rsid w:val="00921297"/>
    <w:rsid w:val="0092250B"/>
    <w:rsid w:val="00925DBD"/>
    <w:rsid w:val="009263F4"/>
    <w:rsid w:val="00941013"/>
    <w:rsid w:val="00960C1E"/>
    <w:rsid w:val="00970230"/>
    <w:rsid w:val="009819FD"/>
    <w:rsid w:val="00983D9A"/>
    <w:rsid w:val="009A36C4"/>
    <w:rsid w:val="009B32F5"/>
    <w:rsid w:val="009B782E"/>
    <w:rsid w:val="009C0793"/>
    <w:rsid w:val="009C7DA8"/>
    <w:rsid w:val="009E62E8"/>
    <w:rsid w:val="009E705F"/>
    <w:rsid w:val="009F445D"/>
    <w:rsid w:val="009F47FF"/>
    <w:rsid w:val="00A12833"/>
    <w:rsid w:val="00A157B5"/>
    <w:rsid w:val="00A2229E"/>
    <w:rsid w:val="00A2655E"/>
    <w:rsid w:val="00A442EC"/>
    <w:rsid w:val="00A53AE0"/>
    <w:rsid w:val="00A67FB3"/>
    <w:rsid w:val="00A82E01"/>
    <w:rsid w:val="00AA01BA"/>
    <w:rsid w:val="00AA43A0"/>
    <w:rsid w:val="00AD0134"/>
    <w:rsid w:val="00AD3330"/>
    <w:rsid w:val="00B035A6"/>
    <w:rsid w:val="00B2623E"/>
    <w:rsid w:val="00B40998"/>
    <w:rsid w:val="00B81890"/>
    <w:rsid w:val="00B83242"/>
    <w:rsid w:val="00B937AF"/>
    <w:rsid w:val="00B96A5B"/>
    <w:rsid w:val="00BA42BB"/>
    <w:rsid w:val="00BD2751"/>
    <w:rsid w:val="00BD28B0"/>
    <w:rsid w:val="00BF7347"/>
    <w:rsid w:val="00C148CB"/>
    <w:rsid w:val="00C15FB9"/>
    <w:rsid w:val="00C17CB0"/>
    <w:rsid w:val="00C313B2"/>
    <w:rsid w:val="00C36E43"/>
    <w:rsid w:val="00C44F15"/>
    <w:rsid w:val="00C67EFA"/>
    <w:rsid w:val="00C82FC0"/>
    <w:rsid w:val="00C85086"/>
    <w:rsid w:val="00C95146"/>
    <w:rsid w:val="00CA0A07"/>
    <w:rsid w:val="00CA7266"/>
    <w:rsid w:val="00CA736F"/>
    <w:rsid w:val="00CD025F"/>
    <w:rsid w:val="00CD75B5"/>
    <w:rsid w:val="00CF4673"/>
    <w:rsid w:val="00D13A97"/>
    <w:rsid w:val="00D14632"/>
    <w:rsid w:val="00D1609A"/>
    <w:rsid w:val="00D23123"/>
    <w:rsid w:val="00D2477F"/>
    <w:rsid w:val="00D27A55"/>
    <w:rsid w:val="00D57B0D"/>
    <w:rsid w:val="00D61EBD"/>
    <w:rsid w:val="00D62797"/>
    <w:rsid w:val="00D648CD"/>
    <w:rsid w:val="00D749B2"/>
    <w:rsid w:val="00D85042"/>
    <w:rsid w:val="00D93BE5"/>
    <w:rsid w:val="00D94730"/>
    <w:rsid w:val="00D957FF"/>
    <w:rsid w:val="00DA67F0"/>
    <w:rsid w:val="00DB61A6"/>
    <w:rsid w:val="00DB6581"/>
    <w:rsid w:val="00DD23F4"/>
    <w:rsid w:val="00DE2F46"/>
    <w:rsid w:val="00DE5EF1"/>
    <w:rsid w:val="00E03FFE"/>
    <w:rsid w:val="00E34AFA"/>
    <w:rsid w:val="00E36F46"/>
    <w:rsid w:val="00E40BF2"/>
    <w:rsid w:val="00E62E34"/>
    <w:rsid w:val="00E65666"/>
    <w:rsid w:val="00E7539D"/>
    <w:rsid w:val="00E95128"/>
    <w:rsid w:val="00EA71EF"/>
    <w:rsid w:val="00EA7A52"/>
    <w:rsid w:val="00EB0313"/>
    <w:rsid w:val="00EB1589"/>
    <w:rsid w:val="00ED2FE8"/>
    <w:rsid w:val="00EF045E"/>
    <w:rsid w:val="00EF0EB0"/>
    <w:rsid w:val="00F01D48"/>
    <w:rsid w:val="00F079B2"/>
    <w:rsid w:val="00F14FFD"/>
    <w:rsid w:val="00F25A9D"/>
    <w:rsid w:val="00F74B57"/>
    <w:rsid w:val="00F82B69"/>
    <w:rsid w:val="00FD1F09"/>
    <w:rsid w:val="00FD2BA8"/>
    <w:rsid w:val="00FF11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D3EBE"/>
  <w15:chartTrackingRefBased/>
  <w15:docId w15:val="{7316A35C-BD4B-46EB-B693-40B1BD5BD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9514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C67EF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67EFA"/>
    <w:rPr>
      <w:rFonts w:ascii="Calibri" w:hAnsi="Calibri"/>
      <w:noProof/>
    </w:rPr>
  </w:style>
  <w:style w:type="paragraph" w:customStyle="1" w:styleId="EndNoteBibliography">
    <w:name w:val="EndNote Bibliography"/>
    <w:basedOn w:val="Normal"/>
    <w:link w:val="EndNoteBibliographyChar"/>
    <w:rsid w:val="00C67EF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67EFA"/>
    <w:rPr>
      <w:rFonts w:ascii="Calibri" w:hAnsi="Calibri"/>
      <w:noProof/>
    </w:rPr>
  </w:style>
  <w:style w:type="table" w:styleId="TableGrid">
    <w:name w:val="Table Grid"/>
    <w:basedOn w:val="TableNormal"/>
    <w:uiPriority w:val="39"/>
    <w:rsid w:val="009F47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042"/>
    <w:rPr>
      <w:color w:val="808080"/>
    </w:rPr>
  </w:style>
  <w:style w:type="character" w:styleId="Hyperlink">
    <w:name w:val="Hyperlink"/>
    <w:basedOn w:val="DefaultParagraphFont"/>
    <w:uiPriority w:val="99"/>
    <w:unhideWhenUsed/>
    <w:rsid w:val="007C7CB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363267">
      <w:bodyDiv w:val="1"/>
      <w:marLeft w:val="0"/>
      <w:marRight w:val="0"/>
      <w:marTop w:val="0"/>
      <w:marBottom w:val="0"/>
      <w:divBdr>
        <w:top w:val="none" w:sz="0" w:space="0" w:color="auto"/>
        <w:left w:val="none" w:sz="0" w:space="0" w:color="auto"/>
        <w:bottom w:val="none" w:sz="0" w:space="0" w:color="auto"/>
        <w:right w:val="none" w:sz="0" w:space="0" w:color="auto"/>
      </w:divBdr>
    </w:div>
    <w:div w:id="1009791445">
      <w:bodyDiv w:val="1"/>
      <w:marLeft w:val="0"/>
      <w:marRight w:val="0"/>
      <w:marTop w:val="0"/>
      <w:marBottom w:val="0"/>
      <w:divBdr>
        <w:top w:val="none" w:sz="0" w:space="0" w:color="auto"/>
        <w:left w:val="none" w:sz="0" w:space="0" w:color="auto"/>
        <w:bottom w:val="none" w:sz="0" w:space="0" w:color="auto"/>
        <w:right w:val="none" w:sz="0" w:space="0" w:color="auto"/>
      </w:divBdr>
    </w:div>
    <w:div w:id="171222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mh.life/" TargetMode="Externa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opencobra/COBRA.tutorials/tree/develop/analysis/simulateAGORAGrowthInDie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19198-954B-4B8B-98DF-841B15018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10</Pages>
  <Words>4440</Words>
  <Characters>2530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ut HEINKEN</dc:creator>
  <cp:keywords/>
  <dc:description/>
  <cp:lastModifiedBy>Elisabeth GUERARD</cp:lastModifiedBy>
  <cp:revision>412</cp:revision>
  <dcterms:created xsi:type="dcterms:W3CDTF">2018-10-01T16:06:00Z</dcterms:created>
  <dcterms:modified xsi:type="dcterms:W3CDTF">2019-02-26T13:48:00Z</dcterms:modified>
</cp:coreProperties>
</file>